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5676FD44" w:rsidR="00D95545" w:rsidRPr="00D95545" w:rsidRDefault="00D41ACA" w:rsidP="00D95545">
      <w:pPr>
        <w:pStyle w:val="Header"/>
        <w:spacing w:line="360" w:lineRule="auto"/>
        <w:rPr>
          <w:sz w:val="40"/>
          <w:lang w:val="en-GB"/>
        </w:rPr>
      </w:pPr>
      <w:r>
        <w:rPr>
          <w:sz w:val="40"/>
          <w:lang w:val="en-GB"/>
        </w:rPr>
        <w:t>The e</w:t>
      </w:r>
      <w:r w:rsidR="00B33DB6">
        <w:rPr>
          <w:sz w:val="40"/>
          <w:lang w:val="en-GB"/>
        </w:rPr>
        <w:t>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5C1AB786" w14:textId="24600B74"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lastRenderedPageBreak/>
        <w:t>Introduction</w:t>
      </w:r>
    </w:p>
    <w:p w14:paraId="51DCC90B" w14:textId="221DA38F"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w:t>
      </w:r>
      <w:r w:rsidR="00667FCB">
        <w:t>“</w:t>
      </w:r>
      <w:r w:rsidR="005E3DB1">
        <w:t>real effective exchange rate</w:t>
      </w:r>
      <w:r w:rsidR="00667FCB">
        <w:t>”</w:t>
      </w:r>
      <w:r w:rsidR="005E3DB1">
        <w:t xml:space="preserv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w:t>
      </w:r>
      <w:r w:rsidR="00667FCB">
        <w:t>,</w:t>
      </w:r>
      <w:r w:rsidR="005E3DB1">
        <w:t xml:space="preserve"> the mines get from </w:t>
      </w:r>
      <w:r w:rsidR="007915C8">
        <w:t xml:space="preserve">selling </w:t>
      </w:r>
      <w:r w:rsidR="005E3DB1">
        <w:t xml:space="preserve">their commodities. </w:t>
      </w:r>
      <w:r w:rsidR="005E1BC7">
        <w:t xml:space="preserve">Labour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Strikes like the 2014 platinum strike affects not only the industry</w:t>
      </w:r>
      <w:r w:rsidR="00667FCB">
        <w:t>,</w:t>
      </w:r>
      <w:r w:rsidR="001237A8">
        <w:t xml:space="preserve">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6185BA5"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Internationally</w:t>
      </w:r>
      <w:r w:rsidR="00667FCB">
        <w:rPr>
          <w:szCs w:val="24"/>
        </w:rPr>
        <w:t>,</w:t>
      </w:r>
      <w:r>
        <w:rPr>
          <w:szCs w:val="24"/>
        </w:rPr>
        <w:t xml:space="preserve">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045B1D0B" w:rsidR="00807E6C" w:rsidRPr="00807E6C" w:rsidRDefault="00807E6C" w:rsidP="00D95545">
      <w:pPr>
        <w:spacing w:line="360" w:lineRule="auto"/>
        <w:jc w:val="both"/>
        <w:rPr>
          <w:szCs w:val="24"/>
        </w:rPr>
      </w:pPr>
      <w:r>
        <w:rPr>
          <w:szCs w:val="24"/>
        </w:rPr>
        <w:t>The introduction of driverless haul truck</w:t>
      </w:r>
      <w:r w:rsidR="00667FCB">
        <w:rPr>
          <w:szCs w:val="24"/>
        </w:rPr>
        <w:t>s</w:t>
      </w:r>
      <w:r>
        <w:rPr>
          <w:szCs w:val="24"/>
        </w:rPr>
        <w:t xml:space="preserve"> onto South African open pit mines are in its initial phases. The international telecommunications company Cisco completed </w:t>
      </w:r>
      <w:r w:rsidR="00667FCB">
        <w:rPr>
          <w:szCs w:val="24"/>
        </w:rPr>
        <w:t xml:space="preserve">the </w:t>
      </w:r>
      <w:r>
        <w:rPr>
          <w:szCs w:val="24"/>
        </w:rPr>
        <w:t xml:space="preserve">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3675F248"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w:t>
      </w:r>
      <w:r w:rsidR="00667FCB">
        <w:t>s</w:t>
      </w:r>
      <w:r w:rsidR="001A4464">
        <w:t xml:space="preserve"> for the mine. </w:t>
      </w:r>
    </w:p>
    <w:p w14:paraId="187A30DA" w14:textId="6F65C6A4" w:rsidR="00F22238" w:rsidRDefault="00F26E11" w:rsidP="00D95545">
      <w:pPr>
        <w:spacing w:line="360" w:lineRule="auto"/>
        <w:jc w:val="both"/>
      </w:pPr>
      <w:r>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0D0A4AC0" w:rsidR="00F26E11" w:rsidRDefault="00F26E11" w:rsidP="00D95545">
      <w:pPr>
        <w:spacing w:line="360" w:lineRule="auto"/>
        <w:jc w:val="both"/>
      </w:pPr>
      <w:r>
        <w:lastRenderedPageBreak/>
        <w:t>The design of open pit mines will also reap benefit</w:t>
      </w:r>
      <w:r w:rsidR="00667FCB">
        <w:t>s</w:t>
      </w:r>
      <w:r>
        <w:t xml:space="preserve"> from driverless haul trucks. </w:t>
      </w:r>
      <w:r w:rsidR="009B52DF">
        <w:t>The roads these driverless trucks require need not be as wide as road</w:t>
      </w:r>
      <w:r w:rsidR="00667FCB">
        <w:t>s</w:t>
      </w:r>
      <w:r w:rsidR="009B52DF">
        <w:t xml:space="preserve">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2DEA9F1C"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w:t>
      </w:r>
      <w:r w:rsidR="00667FCB">
        <w:t>of</w:t>
      </w:r>
      <w:r>
        <w:t xml:space="preserve"> injury. These machines also do not get tired. Unlike human beings that tend to be hampered by fatigue</w:t>
      </w:r>
      <w:r w:rsidR="00667FCB">
        <w:t>,</w:t>
      </w:r>
      <w:r>
        <w:t xml:space="preserv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78ECBFC8" w:rsidR="009D40CB" w:rsidRDefault="009D40CB" w:rsidP="00D95545">
      <w:pPr>
        <w:spacing w:line="360" w:lineRule="auto"/>
        <w:jc w:val="both"/>
        <w:rPr>
          <w:szCs w:val="24"/>
        </w:rPr>
      </w:pPr>
      <w:r w:rsidRPr="00C42D01">
        <w:rPr>
          <w:szCs w:val="24"/>
        </w:rPr>
        <w:t xml:space="preserve">Driverless or autonomous vehicles </w:t>
      </w:r>
      <w:r w:rsidR="00667FCB">
        <w:rPr>
          <w:szCs w:val="24"/>
        </w:rPr>
        <w:t>are</w:t>
      </w:r>
      <w:r w:rsidRPr="00C42D01">
        <w:rPr>
          <w:szCs w:val="24"/>
        </w:rPr>
        <w:t xml:space="preserve">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Mogalakena</w:t>
      </w:r>
      <w:r w:rsidR="00E84520">
        <w:rPr>
          <w:rStyle w:val="FootnoteReference"/>
        </w:rPr>
        <w:footnoteReference w:id="1"/>
      </w:r>
      <w:r w:rsidR="00E84520">
        <w:t xml:space="preserve"> and </w:t>
      </w:r>
      <w:r w:rsidR="00E84520">
        <w:lastRenderedPageBreak/>
        <w:t>Grootegeluk Mine</w:t>
      </w:r>
      <w:r w:rsidR="00E84520">
        <w:rPr>
          <w:rStyle w:val="FootnoteReference"/>
        </w:rPr>
        <w:footnoteReference w:id="2"/>
      </w:r>
      <w:r w:rsidR="00B33DB6">
        <w:t>. In the Northern C</w:t>
      </w:r>
      <w:r w:rsidR="00CA72D9">
        <w:t xml:space="preserve">ape there is </w:t>
      </w:r>
      <w:r w:rsidR="00E84520">
        <w:t>Sishen</w:t>
      </w:r>
      <w:r w:rsidR="00E84520">
        <w:rPr>
          <w:rStyle w:val="FootnoteReference"/>
        </w:rPr>
        <w:footnoteReference w:id="3"/>
      </w:r>
      <w:r w:rsidR="00CA72D9">
        <w:t xml:space="preserve"> near the town of Kathu and Finsch</w:t>
      </w:r>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036ABBDB" w:rsidR="00B33DB6" w:rsidRDefault="00B33DB6" w:rsidP="00D95545">
      <w:pPr>
        <w:spacing w:line="360" w:lineRule="auto"/>
        <w:jc w:val="both"/>
      </w:pPr>
      <w:r>
        <w:t xml:space="preserve">The </w:t>
      </w:r>
      <w:r w:rsidR="00667FCB">
        <w:t>influence driverless haul trucks have had, has</w:t>
      </w:r>
      <w:r>
        <w:t xml:space="preserve">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greater skill level will be required. Thus, cr</w:t>
      </w:r>
      <w:r w:rsidR="00667FCB">
        <w:t>eating more highly skilled jobs,</w:t>
      </w:r>
      <w:r w:rsidR="001F4914">
        <w:t xml:space="preserve"> </w:t>
      </w:r>
      <w:r w:rsidR="00667FCB">
        <w:t>b</w:t>
      </w:r>
      <w:r w:rsidR="001F4914">
        <w:t xml:space="preserve">ut the number of </w:t>
      </w:r>
      <w:r w:rsidR="00667FCB">
        <w:t>unskilled</w:t>
      </w:r>
      <w:r w:rsidR="001F4914">
        <w:t xml:space="preserve"> jobs will be reduced. Safety on the mines will also be increased for instance</w:t>
      </w:r>
      <w:r w:rsidR="00667FCB">
        <w:t>,</w:t>
      </w:r>
      <w:r w:rsidR="001F4914">
        <w:t xml:space="preserve"> due to driverless haul trucks not getting fatigued during night shifts like human operators.</w:t>
      </w:r>
    </w:p>
    <w:p w14:paraId="16F421E0" w14:textId="5224AE09" w:rsidR="00DD1BBD" w:rsidRPr="0068597B" w:rsidRDefault="00F22A0C" w:rsidP="007E2FBD">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labour unions. One labour union was unwilling to participate and another has capacity issues. For these reasons the labour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7E2FBD">
        <w:t xml:space="preserve"> </w:t>
      </w:r>
      <w:r w:rsidR="0068597B">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64356EA7" w:rsidR="00AB2934" w:rsidRDefault="00A0357F" w:rsidP="00D95545">
      <w:pPr>
        <w:spacing w:line="360" w:lineRule="auto"/>
        <w:jc w:val="both"/>
        <w:rPr>
          <w:szCs w:val="24"/>
        </w:rPr>
      </w:pPr>
      <w:r>
        <w:rPr>
          <w:szCs w:val="24"/>
        </w:rPr>
        <w:t>The main research question</w:t>
      </w:r>
      <w:r w:rsidR="00667FCB">
        <w:rPr>
          <w:szCs w:val="24"/>
        </w:rPr>
        <w:t>,</w:t>
      </w:r>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E26D33F" w14:textId="77777777" w:rsidR="00655030" w:rsidRDefault="00655030" w:rsidP="00655030">
      <w:r>
        <w:t xml:space="preserve">The first research sub question will be: </w:t>
      </w:r>
    </w:p>
    <w:p w14:paraId="73E79E6C" w14:textId="2DB0E0A5" w:rsidR="000114FE" w:rsidRPr="000114FE" w:rsidRDefault="000114FE" w:rsidP="00655030">
      <w:r>
        <w:t xml:space="preserve">How will the safety </w:t>
      </w:r>
      <w:r w:rsidR="00651017">
        <w:t>of</w:t>
      </w:r>
      <w:r>
        <w:t xml:space="preserve"> mines be affected?</w:t>
      </w:r>
    </w:p>
    <w:p w14:paraId="69208908" w14:textId="5E481913" w:rsidR="00655030" w:rsidRDefault="00655030" w:rsidP="00D95545">
      <w:pPr>
        <w:spacing w:line="360" w:lineRule="auto"/>
        <w:jc w:val="both"/>
      </w:pPr>
      <w:r>
        <w:t xml:space="preserve">In various studies </w:t>
      </w:r>
      <w:r>
        <w:fldChar w:fldCharType="begin" w:fldLock="1"/>
      </w:r>
      <w:r w:rsidR="00CB308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 p. 2)"},"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07A4EA3F"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w:t>
      </w:r>
      <w:r w:rsidR="00651017">
        <w:rPr>
          <w:szCs w:val="24"/>
        </w:rPr>
        <w:t>produced</w:t>
      </w:r>
      <w:r w:rsidRPr="00946CA0">
        <w:rPr>
          <w:szCs w:val="24"/>
        </w:rPr>
        <w:t xml:space="preserve"> </w:t>
      </w:r>
      <w:r w:rsidR="00651017">
        <w:rPr>
          <w:szCs w:val="24"/>
        </w:rPr>
        <w:t>the</w:t>
      </w:r>
      <w:r w:rsidRPr="00946CA0">
        <w:rPr>
          <w:szCs w:val="24"/>
        </w:rPr>
        <w:t xml:space="preserve">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lastRenderedPageBreak/>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2425AD85" w:rsidR="00663F35" w:rsidRPr="00946CA0" w:rsidRDefault="00663F35" w:rsidP="00D95545">
      <w:pPr>
        <w:spacing w:line="360" w:lineRule="auto"/>
        <w:jc w:val="both"/>
        <w:rPr>
          <w:szCs w:val="24"/>
        </w:rPr>
      </w:pPr>
      <w:r w:rsidRPr="00946CA0">
        <w:rPr>
          <w:szCs w:val="24"/>
        </w:rPr>
        <w:t>The Computer ethics of today covers a broad range of topics including: security, privacy, copyright as in computer “piracy”, access to computing for the disabled, environmental impact and sustainability of computing system</w:t>
      </w:r>
      <w:r w:rsidR="00E5227A">
        <w:rPr>
          <w:szCs w:val="24"/>
        </w:rPr>
        <w:t>s</w:t>
      </w:r>
      <w:r w:rsidRPr="00946CA0">
        <w:rPr>
          <w:szCs w:val="24"/>
        </w:rPr>
        <w:t xml:space="preserve"> and research ethics</w:t>
      </w:r>
      <w:r w:rsidR="00E5227A">
        <w:rPr>
          <w:szCs w:val="24"/>
        </w:rPr>
        <w:t>,</w:t>
      </w:r>
      <w:r w:rsidRPr="00946CA0">
        <w:rPr>
          <w:szCs w:val="24"/>
        </w:rPr>
        <w:t xml:space="preserve">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Maner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0B925747" w:rsidR="00663F35" w:rsidRPr="00946CA0" w:rsidRDefault="00E5227A" w:rsidP="00D95545">
      <w:pPr>
        <w:spacing w:line="360" w:lineRule="auto"/>
        <w:jc w:val="both"/>
        <w:rPr>
          <w:szCs w:val="24"/>
        </w:rPr>
      </w:pPr>
      <w:r>
        <w:rPr>
          <w:szCs w:val="24"/>
        </w:rPr>
        <w:t xml:space="preserve">The </w:t>
      </w:r>
      <w:r w:rsidR="00663F35" w:rsidRPr="00946CA0">
        <w:rPr>
          <w:szCs w:val="24"/>
        </w:rPr>
        <w:t>Cambridge Dictiona</w:t>
      </w:r>
      <w:r>
        <w:rPr>
          <w:szCs w:val="24"/>
        </w:rPr>
        <w:t>ry of Philosophy defines ethics as</w:t>
      </w:r>
      <w:r w:rsidR="00663F35" w:rsidRPr="00946CA0">
        <w:rPr>
          <w:szCs w:val="24"/>
        </w:rPr>
        <w:t xml:space="preserve"> “the philosophical study of morality” </w:t>
      </w:r>
      <w:r w:rsidR="00663F35"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00663F35" w:rsidRPr="00946CA0">
        <w:rPr>
          <w:szCs w:val="24"/>
        </w:rPr>
        <w:fldChar w:fldCharType="separate"/>
      </w:r>
      <w:r w:rsidR="00663F35" w:rsidRPr="00946CA0">
        <w:rPr>
          <w:noProof/>
          <w:szCs w:val="24"/>
        </w:rPr>
        <w:t>(Audi, 1999)</w:t>
      </w:r>
      <w:r w:rsidR="00663F35" w:rsidRPr="00946CA0">
        <w:rPr>
          <w:szCs w:val="24"/>
        </w:rPr>
        <w:fldChar w:fldCharType="end"/>
      </w:r>
      <w:r w:rsidR="00663F35"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5D63FE52" w:rsidR="00663F35" w:rsidRPr="00946CA0" w:rsidRDefault="00663F35" w:rsidP="00D95545">
      <w:pPr>
        <w:spacing w:line="360" w:lineRule="auto"/>
        <w:jc w:val="both"/>
        <w:rPr>
          <w:szCs w:val="24"/>
        </w:rPr>
      </w:pPr>
      <w:r w:rsidRPr="00946CA0">
        <w:rPr>
          <w:szCs w:val="24"/>
        </w:rPr>
        <w:t xml:space="preserve">In Consequentialism, whether an action </w:t>
      </w:r>
      <w:r w:rsidR="009C18B8">
        <w:rPr>
          <w:szCs w:val="24"/>
        </w:rPr>
        <w:t>can be classified as either</w:t>
      </w:r>
      <w:r w:rsidRPr="00946CA0">
        <w:rPr>
          <w:szCs w:val="24"/>
        </w:rPr>
        <w:t xml:space="preserve"> good or bad, i.e. ethical, depends on the consequences of the action in question. The most prominent </w:t>
      </w:r>
      <w:r w:rsidRPr="009C18B8">
        <w:rPr>
          <w:color w:val="FF0000"/>
          <w:szCs w:val="24"/>
        </w:rPr>
        <w:t xml:space="preserve">consequentialist </w:t>
      </w:r>
      <w:r w:rsidRPr="00946CA0">
        <w:rPr>
          <w:szCs w:val="24"/>
        </w:rPr>
        <w:t>theory is utilit</w:t>
      </w:r>
      <w:r w:rsidR="009C18B8">
        <w:rPr>
          <w:szCs w:val="24"/>
        </w:rPr>
        <w:t>arianism. Which can be described</w:t>
      </w:r>
      <w:r w:rsidRPr="00946CA0">
        <w:rPr>
          <w:szCs w:val="24"/>
        </w:rPr>
        <w:t xml:space="preserve">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602065CE" w:rsidR="00663F35" w:rsidRPr="00946CA0" w:rsidRDefault="00663F35" w:rsidP="00D95545">
      <w:pPr>
        <w:spacing w:line="360" w:lineRule="auto"/>
        <w:jc w:val="both"/>
        <w:rPr>
          <w:szCs w:val="24"/>
        </w:rPr>
      </w:pPr>
      <w:r w:rsidRPr="00946CA0">
        <w:rPr>
          <w:szCs w:val="24"/>
        </w:rPr>
        <w:lastRenderedPageBreak/>
        <w:t>Deontology on the other hand hold</w:t>
      </w:r>
      <w:r w:rsidR="009C18B8">
        <w:rPr>
          <w:szCs w:val="24"/>
        </w:rPr>
        <w:t>s</w:t>
      </w:r>
      <w:r w:rsidRPr="00946CA0">
        <w:rPr>
          <w:szCs w:val="24"/>
        </w:rPr>
        <w:t xml:space="preserve">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t xml:space="preserve">A prominent theory is Luciano Floridi’s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Floridi’s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Floridi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4D07F980" w:rsidR="00782388" w:rsidRDefault="00D95C8D" w:rsidP="00D95545">
      <w:pPr>
        <w:spacing w:line="360" w:lineRule="auto"/>
        <w:jc w:val="both"/>
        <w:rPr>
          <w:szCs w:val="24"/>
        </w:rPr>
      </w:pPr>
      <w:r>
        <w:rPr>
          <w:szCs w:val="24"/>
        </w:rPr>
        <w:t xml:space="preserve">The “trolley problem” is a thought experiment </w:t>
      </w:r>
      <w:r w:rsidR="009C18B8">
        <w:rPr>
          <w:szCs w:val="24"/>
        </w:rPr>
        <w:t>that is used often in</w:t>
      </w:r>
      <w:r>
        <w:rPr>
          <w:szCs w:val="24"/>
        </w:rPr>
        <w:t xml:space="preserve">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There have been many versions of the “trolley problem” since then. At its core</w:t>
      </w:r>
      <w:r w:rsidR="00A86D3C">
        <w:rPr>
          <w:szCs w:val="24"/>
        </w:rPr>
        <w:t>,</w:t>
      </w:r>
      <w:r w:rsidR="002D2017">
        <w:rPr>
          <w:szCs w:val="24"/>
        </w:rPr>
        <w:t xml:space="preserv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w:t>
      </w:r>
      <w:r w:rsidR="00A86D3C">
        <w:rPr>
          <w:szCs w:val="24"/>
        </w:rPr>
        <w:t>,</w:t>
      </w:r>
      <w:r w:rsidR="002D2017">
        <w:rPr>
          <w:szCs w:val="24"/>
        </w:rPr>
        <w:t xml:space="preserve"> and if action is taken, the person or agent</w:t>
      </w:r>
      <w:r w:rsidR="00A86D3C">
        <w:rPr>
          <w:szCs w:val="24"/>
        </w:rPr>
        <w:t>,</w:t>
      </w:r>
      <w:r w:rsidR="002D2017">
        <w:rPr>
          <w:szCs w:val="24"/>
        </w:rPr>
        <w:t xml:space="preserve">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7C6F4600" w:rsidR="00341DBE" w:rsidRDefault="009560BE" w:rsidP="00D95545">
      <w:pPr>
        <w:spacing w:line="360" w:lineRule="auto"/>
        <w:jc w:val="both"/>
        <w:rPr>
          <w:szCs w:val="24"/>
        </w:rPr>
      </w:pPr>
      <w:r>
        <w:rPr>
          <w:szCs w:val="24"/>
        </w:rPr>
        <w:lastRenderedPageBreak/>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Bonnefon</w:t>
      </w:r>
      <w:r w:rsidR="001403DA">
        <w:rPr>
          <w:szCs w:val="24"/>
        </w:rPr>
        <w:t xml:space="preserve"> et al.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w:t>
      </w:r>
      <w:r w:rsidR="00A86D3C">
        <w:rPr>
          <w:szCs w:val="24"/>
        </w:rPr>
        <w:t>is a study</w:t>
      </w:r>
      <w:r w:rsidR="00C73A0B">
        <w:rPr>
          <w:szCs w:val="24"/>
        </w:rPr>
        <w:t xml:space="preserve"> into what would be people</w:t>
      </w:r>
      <w:r w:rsidR="00A86D3C">
        <w:rPr>
          <w:szCs w:val="24"/>
        </w:rPr>
        <w:t>’</w:t>
      </w:r>
      <w:r w:rsidR="00C73A0B">
        <w:rPr>
          <w:szCs w:val="24"/>
        </w:rPr>
        <w:t>s preference. In general, people preferred a utilitarian ethic where few people would be sacrificed for the good of many. Except where they would be the person that would be sacrificed. Then the respondents preferred a solution where they would survive. Bonnefon</w:t>
      </w:r>
      <w:r w:rsidR="00A925F1">
        <w:rPr>
          <w:szCs w:val="24"/>
        </w:rPr>
        <w:t xml:space="preserve"> et al.</w:t>
      </w:r>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w:t>
      </w:r>
      <w:r w:rsidR="00A86D3C">
        <w:rPr>
          <w:szCs w:val="24"/>
        </w:rPr>
        <w:t>lution is government regulation. A</w:t>
      </w:r>
      <w:r w:rsidR="00C73A0B">
        <w:rPr>
          <w:szCs w:val="24"/>
        </w:rPr>
        <w:t>s people are 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53DD5BD8"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0D60D24D" w:rsidR="00341DBE" w:rsidRDefault="001403DA" w:rsidP="00D95545">
      <w:pPr>
        <w:spacing w:line="360" w:lineRule="auto"/>
        <w:jc w:val="both"/>
        <w:rPr>
          <w:szCs w:val="24"/>
        </w:rPr>
      </w:pPr>
      <w:r>
        <w:rPr>
          <w:szCs w:val="24"/>
        </w:rPr>
        <w:t>The socio-economic implications of driverless vehicles are discussed frequently in the</w:t>
      </w:r>
      <w:r w:rsidR="00BB3780">
        <w:rPr>
          <w:szCs w:val="24"/>
        </w:rPr>
        <w:t xml:space="preserve"> </w:t>
      </w:r>
      <w:r w:rsidR="00BB3780">
        <w:rPr>
          <w:szCs w:val="24"/>
        </w:rPr>
        <w:fldChar w:fldCharType="begin" w:fldLock="1"/>
      </w:r>
      <w:r w:rsidR="004D19BB">
        <w:rPr>
          <w:szCs w:val="24"/>
        </w:rP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id":"ITEM-2","itemData":{"DOI":"10.1680/jmuen.16.00063","ISSN":"0965-0903","abstract":"This paper reviews the state of the art on autonomous vehicles as of 2017, including their impact at socio-economic, energy, safety, congestion and land-use levels. This impact study focuses on the issues that are common denominators and are bound to arise independently of regional factors, such as (but not restricted to) change to vehicle ownership patterns and driver behaviour, opportunities for energy and emissions savings, potential for accident reduction and lower insurance costs, and requalification of urban areas previously assigned to parking. The challenges that lie ahead for carmakers, law and policy makers are also explored, with an emphasis on how these challenges affect the urban infrastructure and issues they create for municipal planners and decision makers. The paper concludes with strengths, weaknesses, opportunities, and threats analysis that integrates and relates all these aspects.","author":[{"dropping-particle":"","family":"Sousa","given":"Nuno","non-dropping-particle":"","parse-names":false,"suffix":""},{"dropping-particle":"","family":"Almeida","given":"Arminda","non-dropping-particle":"","parse-names":false,"suffix":""},{"dropping-particle":"","family":"Coutinho-Rodrigues","given":"João","non-dropping-particle":"","parse-names":false,"suffix":""},{"dropping-particle":"","family":"Natividade-Jesus","given":"Eduardo","non-dropping-particle":"","parse-names":false,"suffix":""}],"container-title":"Proceedings of the Institution of Civil Engineers - Municipal Engineer","id":"ITEM-2","issue":"1","issued":{"date-parts":[["2017"]]},"page":"3-14","title":"Dawn of autonomous vehicles: review and challenges ahead","type":"article-journal","volume":"171"},"uris":["http://www.mendeley.com/documents/?uuid=b0276f44-73e1-306b-8d66-e76ab8b342f9"]},{"id":"ITEM-3","itemData":{"DOI":"10.2139/ssrn.2701092","ISSN":"1556-5068","abstract":"We assess frequently-advanced arguments that automation will soon replace much of the work currently performed by lawyers. Our assessment addresses three core weaknesses in the existing literature: (i) a failure to engage with technical details to appreciate the capacities and limits of existing and emerging software; (ii) an absence of data on how lawyers divide their time among various tasks, only some of which can be automated; and (iii) inadequate consideration of whether algorithmic performance of a task conforms to the values, ideals and challenges of the legal profession. Combining a detailed technical analysis with a unique data set on time allocation in large law firms, we estimate that automation has an impact on the demand for lawyers’ time that while measureable, is far less significant than popular accounts suggest. We then argue that the existing literature’s narrow focus on employment effects should be broadened to include the many ways in which computers are changing (as opposed to replacing) the work of lawyers. We show that the relevant evaluative and normative inquiries must begin with the ways in which computers perform various lawyering tasks differently than humans. These differences inform the desirability of automating various aspects of legal practice, while also shedding light on the core values of legal professionalism.","author":[{"dropping-particle":"","family":"Abbot","given":"Ryan","non-dropping-particle":"","parse-names":false,"suffix":""},{"dropping-particle":"","family":"Bogenschneider","given":"Bret","non-dropping-particle":"","parse-names":false,"suffix":""}],"container-title":"Harvard Law &amp; Policy Review","id":"ITEM-3","issued":{"date-parts":[["2018"]]},"title":"Should Robots Pay Taxes? Tax Policy in the Age of Automation","type":"article-journal","volume":"12"},"uris":["http://www.mendeley.com/documents/?uuid=fad02797-1481-3bd2-bb84-22c111f41b73"]},{"id":"ITEM-4","itemData":{"DOI":"10.1093/oxrep/gry004","abstract":"I project the near-term future of work to ask whether job losses induced by artificial intelligence will increase the appeal of populist politics. The paper first explains how computers and machine learning automate workplace tasks. Automated tasks help to both create and eliminate jobs and I show why job elimination centres in blue-collar and clerical work-impacts similar to those of manufactured imports and offshored services. I sketch the near-term evolution of three technologies aimed at blue-collar and clerical occupations: autonomous long-distance trucks, automated customer service responses, and industrial robotics. I estimate that in the next 5-7 years, the jobs lost to each of these technologies will be modest but visible. I then outline the structure of populist politics. Populist surges are rare but a populist candidate who pits 'the people' (truck drivers, call centre operators, factory operatives) against 'the elite' (software developers, etc.) will be mining many of the US regional and education fault lines that were part of the 2016 presidential election.","author":[{"dropping-particle":"","family":"Levy","given":"Frank","non-dropping-particle":"","parse-names":false,"suffix":""}],"container-title":"Oxford Review of Economic Policy","id":"ITEM-4","issue":"3","issued":{"date-parts":[["2018"]]},"page":"393-417","title":"Computers and populism: artificial intelligence, jobs, and politics in the near term","type":"article-journal","volume":"34"},"uris":["http://www.mendeley.com/documents/?uuid=42d1384f-86e4-3bde-b28a-0def5a814520"]},{"id":"ITEM-5","itemData":{"DOI":"10.1787/5jlz9h56dvq7-en","ISBN":"0016-6731","ISSN":"14777029","PMID":"12871921","abstract":"Grounded theory has frequently been referred to, but infrequently applied in business research. This article addresses such a deficiency by advancing two focal aims. Firstly, it seeks to de-mystify the methodology known as grounded theory by applying this established research practice within the comparatively new context of business research. Secondly, in so doing, it integrates naturalistic examples drawn from the author’s business research, hence explicating the efficacy of grounded theory methodology in gaining deeper understanding of business bounded phenomena. It is from such a socially focused methodology that key questions of what is happening and why leads to the generation of substantive theories and underpinning knowledge.","author":[{"dropping-particle":"","family":"Arntz","given":"Melanie","non-dropping-particle":"","parse-names":false,"suffix":""},{"dropping-particle":"","family":"Gregory","given":"Terry","non-dropping-particle":"","parse-names":false,"suffix":""},{"dropping-particle":"","family":"Zierahn","given":"Ulrich","non-dropping-particle":"","parse-names":false,"suffix":""}],"container-title":"OECD Social, Employment and Migration Working Papers","id":"ITEM-5","issue":"189","issued":{"date-parts":[["2016"]]},"page":"47-54","title":"The Risk of Automation for Jobs in OECD Countries: A Comparative Analysis","type":"article-journal","volume":"2"},"uris":["http://www.mendeley.com/documents/?uuid=eb0e7a05-c60c-36d2-9bb7-2530865bc446"]}],"mendeley":{"formattedCitation":"(Bellamy and Pravica, 2011; Arntz, Gregory and Zierahn, 2016; Sousa &lt;i&gt;et al.&lt;/i&gt;, 2017; Abbot and Bogenschneider, 2018; Levy, 2018)","plainTextFormattedCitation":"(Bellamy and Pravica, 2011; Arntz, Gregory and Zierahn, 2016; Sousa et al., 2017; Abbot and Bogenschneider, 2018; Levy, 2018)","previouslyFormattedCitation":"(Bellamy and Pravica, 2011; Arntz, Gregory and Zierahn, 2016; Sousa &lt;i&gt;et al.&lt;/i&gt;, 2017; Abbot and Bogenschneider, 2018; Levy, 2018)"},"properties":{"noteIndex":0},"schema":"https://github.com/citation-style-language/schema/raw/master/csl-citation.json"}</w:instrText>
      </w:r>
      <w:r w:rsidR="00BB3780">
        <w:rPr>
          <w:szCs w:val="24"/>
        </w:rPr>
        <w:fldChar w:fldCharType="separate"/>
      </w:r>
      <w:r w:rsidR="00BC245C" w:rsidRPr="00BC245C">
        <w:rPr>
          <w:noProof/>
          <w:szCs w:val="24"/>
        </w:rPr>
        <w:t xml:space="preserve">(Bellamy and Pravica, 2011; Arntz, Gregory and Zierahn, 2016; Sousa </w:t>
      </w:r>
      <w:r w:rsidR="00BC245C" w:rsidRPr="00BC245C">
        <w:rPr>
          <w:i/>
          <w:noProof/>
          <w:szCs w:val="24"/>
        </w:rPr>
        <w:t>et al.</w:t>
      </w:r>
      <w:r w:rsidR="00BC245C" w:rsidRPr="00BC245C">
        <w:rPr>
          <w:noProof/>
          <w:szCs w:val="24"/>
        </w:rPr>
        <w:t>, 2017; Abbot and Bogenschneider, 2018; Levy, 2018)</w:t>
      </w:r>
      <w:r w:rsidR="00BB3780">
        <w:rPr>
          <w:szCs w:val="24"/>
        </w:rPr>
        <w:fldChar w:fldCharType="end"/>
      </w:r>
      <w:r>
        <w:rPr>
          <w:szCs w:val="24"/>
        </w:rPr>
        <w:t>. These effects are usually discussed in te</w:t>
      </w:r>
      <w:r w:rsidR="00BC245C">
        <w:rPr>
          <w:szCs w:val="24"/>
        </w:rPr>
        <w:t>rms of driverless automobiles,</w:t>
      </w:r>
      <w:r>
        <w:rPr>
          <w:szCs w:val="24"/>
        </w:rPr>
        <w:t xml:space="preserve"> road going trucks</w:t>
      </w:r>
      <w:r w:rsidR="00BC245C">
        <w:rPr>
          <w:szCs w:val="24"/>
        </w:rPr>
        <w:t xml:space="preserve"> or automation in general</w:t>
      </w:r>
      <w:r>
        <w:rPr>
          <w:szCs w:val="24"/>
        </w:rPr>
        <w:t xml:space="preserve">. While literature does exist on the socio-economic implications of automation of South African hard rock mines </w:t>
      </w:r>
      <w:r>
        <w:rPr>
          <w:szCs w:val="24"/>
        </w:rPr>
        <w:fldChar w:fldCharType="begin" w:fldLock="1"/>
      </w:r>
      <w:r w:rsidR="00BB3780">
        <w:rPr>
          <w:szCs w:val="24"/>
        </w:rPr>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rPr>
          <w:szCs w:val="24"/>
        </w:rPr>
        <w:fldChar w:fldCharType="separate"/>
      </w:r>
      <w:r w:rsidRPr="001403DA">
        <w:rPr>
          <w:noProof/>
          <w:szCs w:val="24"/>
        </w:rPr>
        <w:t>(Gumede, 2018)</w:t>
      </w:r>
      <w:r>
        <w:rPr>
          <w:szCs w:val="24"/>
        </w:rPr>
        <w:fldChar w:fldCharType="end"/>
      </w:r>
      <w:r>
        <w:rPr>
          <w:szCs w:val="24"/>
        </w:rPr>
        <w:t>, no literature can be found on automation of haul trucks on South African open pit mines.</w:t>
      </w:r>
    </w:p>
    <w:p w14:paraId="03B8E9AF" w14:textId="5AAE6AA7" w:rsidR="003343D1" w:rsidRDefault="003343D1" w:rsidP="00D95545">
      <w:pPr>
        <w:spacing w:line="360" w:lineRule="auto"/>
        <w:jc w:val="both"/>
        <w:rPr>
          <w:szCs w:val="24"/>
        </w:rPr>
      </w:pPr>
    </w:p>
    <w:p w14:paraId="703E7ADB" w14:textId="769CDDA4" w:rsidR="001403DA" w:rsidRDefault="001403DA" w:rsidP="00D95545">
      <w:pPr>
        <w:spacing w:line="360" w:lineRule="auto"/>
        <w:jc w:val="both"/>
        <w:rPr>
          <w:szCs w:val="24"/>
        </w:rPr>
      </w:pPr>
      <w:r>
        <w:rPr>
          <w:szCs w:val="24"/>
        </w:rPr>
        <w:t>Law</w:t>
      </w:r>
    </w:p>
    <w:p w14:paraId="7AEFE026" w14:textId="617F4AA9" w:rsidR="001403DA" w:rsidRDefault="001403DA" w:rsidP="00BB3780">
      <w:pPr>
        <w:pStyle w:val="ListParagraph"/>
        <w:numPr>
          <w:ilvl w:val="0"/>
          <w:numId w:val="8"/>
        </w:numPr>
        <w:spacing w:line="360" w:lineRule="auto"/>
        <w:jc w:val="both"/>
      </w:pPr>
      <w:r>
        <w:t>Self-driving Cars in Dilemmatic Situations: An Approach Based on the Theory of Justification in Criminal Law</w:t>
      </w:r>
    </w:p>
    <w:p w14:paraId="6B6031FF" w14:textId="77777777" w:rsidR="001403DA" w:rsidRDefault="001403DA"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lastRenderedPageBreak/>
        <w:t>A haul truck is significantly larger than a car</w:t>
      </w:r>
      <w:r w:rsidR="001C27C2">
        <w:rPr>
          <w:szCs w:val="24"/>
        </w:rPr>
        <w:t>. Is there literature tat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4584F449"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w:t>
      </w:r>
      <w:r w:rsidR="00A86D3C">
        <w:rPr>
          <w:szCs w:val="24"/>
        </w:rPr>
        <w:t>? C</w:t>
      </w:r>
      <w:r w:rsidRPr="00946CA0">
        <w:rPr>
          <w:szCs w:val="24"/>
        </w:rPr>
        <w:t>an differ between nationalities, groups or peoples</w:t>
      </w:r>
      <w:r w:rsidR="00A86D3C">
        <w:rPr>
          <w:szCs w:val="24"/>
        </w:rPr>
        <w:t>.</w:t>
      </w:r>
      <w:r w:rsidRPr="00946CA0">
        <w:rPr>
          <w:szCs w:val="24"/>
        </w:rPr>
        <w:t xml:space="preserve"> These ideas need to be openl</w:t>
      </w:r>
      <w:r w:rsidR="00A86D3C">
        <w:rPr>
          <w:szCs w:val="24"/>
        </w:rPr>
        <w:t>y discussed and reasoned about, b</w:t>
      </w:r>
      <w:r w:rsidRPr="00946CA0">
        <w:rPr>
          <w:szCs w:val="24"/>
        </w:rPr>
        <w:t>ut there needs to be agreement on what is regarded right or wrong.</w:t>
      </w:r>
    </w:p>
    <w:p w14:paraId="5F7AEAC9" w14:textId="189C7960" w:rsidR="00663F35" w:rsidRPr="00946CA0" w:rsidRDefault="00663F35" w:rsidP="00D95545">
      <w:pPr>
        <w:spacing w:line="360" w:lineRule="auto"/>
        <w:jc w:val="both"/>
        <w:rPr>
          <w:szCs w:val="24"/>
        </w:rPr>
      </w:pPr>
      <w:r w:rsidRPr="00946CA0">
        <w:rPr>
          <w:szCs w:val="24"/>
        </w:rPr>
        <w:t>As previously mentioned, according to Moor</w:t>
      </w:r>
      <w:r w:rsidR="00A86D3C">
        <w:rPr>
          <w:szCs w:val="24"/>
        </w:rPr>
        <w:t>,</w:t>
      </w:r>
      <w:r w:rsidRPr="00946CA0">
        <w:rPr>
          <w:szCs w:val="24"/>
        </w:rPr>
        <w:t xml:space="preserve">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104D170E"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w:t>
      </w:r>
      <w:r w:rsidR="00A86D3C">
        <w:rPr>
          <w:szCs w:val="24"/>
        </w:rPr>
        <w:t xml:space="preserve">the </w:t>
      </w:r>
      <w:r w:rsidRPr="00946CA0">
        <w:rPr>
          <w:szCs w:val="24"/>
        </w:rPr>
        <w:t xml:space="preserve">technological design process. In a sense making any ethical views built into </w:t>
      </w:r>
      <w:r w:rsidRPr="00946CA0">
        <w:rPr>
          <w:szCs w:val="24"/>
        </w:rPr>
        <w:lastRenderedPageBreak/>
        <w:t xml:space="preserve">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52EBFDA5" w:rsidR="00663F35" w:rsidRPr="00946CA0" w:rsidRDefault="00663F35" w:rsidP="00D95545">
      <w:pPr>
        <w:spacing w:line="360" w:lineRule="auto"/>
        <w:jc w:val="both"/>
        <w:rPr>
          <w:b/>
          <w:szCs w:val="24"/>
        </w:rPr>
      </w:pPr>
      <w:r w:rsidRPr="00946CA0">
        <w:rPr>
          <w:szCs w:val="24"/>
        </w:rPr>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w:t>
      </w:r>
      <w:r w:rsidR="00A86D3C">
        <w:rPr>
          <w:szCs w:val="24"/>
        </w:rPr>
        <w:t>,</w:t>
      </w:r>
      <w:r w:rsidRPr="00946CA0">
        <w:rPr>
          <w:szCs w:val="24"/>
        </w:rPr>
        <w:t xml:space="preserve"> this becomes a problem in systems based on learning, for example</w:t>
      </w:r>
      <w:r w:rsidR="00A86D3C">
        <w:rPr>
          <w:szCs w:val="24"/>
        </w:rPr>
        <w:t>,</w:t>
      </w:r>
      <w:r w:rsidRPr="00946CA0">
        <w:rPr>
          <w:szCs w:val="24"/>
        </w:rPr>
        <w:t xml:space="preserv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w:t>
      </w:r>
      <w:r w:rsidR="00A86D3C">
        <w:rPr>
          <w:szCs w:val="24"/>
        </w:rPr>
        <w:t>nd a consensus to this dilemma, b</w:t>
      </w:r>
      <w:r w:rsidRPr="00946CA0">
        <w:rPr>
          <w:szCs w:val="24"/>
        </w:rPr>
        <w:t>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426E8120"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w:t>
      </w:r>
      <w:r w:rsidR="00D51E16">
        <w:rPr>
          <w:szCs w:val="24"/>
        </w:rPr>
        <w:t xml:space="preserve">The development process requires that ethical issues </w:t>
      </w:r>
      <w:r w:rsidRPr="00946CA0">
        <w:rPr>
          <w:szCs w:val="24"/>
        </w:rPr>
        <w:t>be brought up early. The earlier in the development life</w:t>
      </w:r>
      <w:r w:rsidR="00A86D3C">
        <w:rPr>
          <w:szCs w:val="24"/>
        </w:rPr>
        <w:t xml:space="preserve"> </w:t>
      </w:r>
      <w:r w:rsidRPr="00946CA0">
        <w:rPr>
          <w:szCs w:val="24"/>
        </w:rPr>
        <w:t xml:space="preserv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6BF41744" w:rsidR="00663F35" w:rsidRPr="00946CA0" w:rsidRDefault="00663F35" w:rsidP="00D95545">
      <w:pPr>
        <w:spacing w:line="360" w:lineRule="auto"/>
        <w:jc w:val="both"/>
        <w:rPr>
          <w:szCs w:val="24"/>
        </w:rPr>
      </w:pPr>
      <w:r w:rsidRPr="00946CA0">
        <w:rPr>
          <w:szCs w:val="24"/>
        </w:rPr>
        <w:t xml:space="preserve">Governance of RRI needs to be “reflective”.  </w:t>
      </w:r>
      <w:r w:rsidR="00A86D3C">
        <w:rPr>
          <w:szCs w:val="24"/>
        </w:rPr>
        <w:t>P</w:t>
      </w:r>
      <w:r w:rsidRPr="00946CA0">
        <w:rPr>
          <w:szCs w:val="24"/>
        </w:rPr>
        <w:t xml:space="preserve">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049E209C"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One form of privacy is Data Protection. This can</w:t>
      </w:r>
      <w:r w:rsidR="00A86D3C">
        <w:rPr>
          <w:szCs w:val="24"/>
        </w:rPr>
        <w:t xml:space="preserve"> be</w:t>
      </w:r>
      <w:r w:rsidRPr="00946CA0">
        <w:rPr>
          <w:szCs w:val="24"/>
        </w:rPr>
        <w:t xml:space="preserve">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19D8CB36" w:rsidR="00663F35" w:rsidRPr="00946CA0" w:rsidRDefault="00663F35" w:rsidP="00D95545">
      <w:pPr>
        <w:spacing w:line="360" w:lineRule="auto"/>
        <w:jc w:val="both"/>
        <w:rPr>
          <w:szCs w:val="24"/>
        </w:rPr>
      </w:pPr>
      <w:r w:rsidRPr="00946CA0">
        <w:rPr>
          <w:szCs w:val="24"/>
        </w:rPr>
        <w:lastRenderedPageBreak/>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00D51E16">
        <w:rPr>
          <w:szCs w:val="24"/>
        </w:rPr>
        <w:t xml:space="preserve">.  This right </w:t>
      </w:r>
      <w:r w:rsidRPr="00946CA0">
        <w:rPr>
          <w:szCs w:val="24"/>
        </w:rPr>
        <w:t xml:space="preserve">will be enforced through the new General Data Protection 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w:t>
      </w:r>
      <w:r w:rsidR="00A86D3C">
        <w:rPr>
          <w:szCs w:val="24"/>
        </w:rPr>
        <w:t>prove that technological issues can be regulated by using the democratic proces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The European Union is on the forefront of the implementation of RRI and all the fruits of their labour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 xml:space="preserve">Ethics of computing remains relevant and requires mo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5104EACF" w14:textId="19131F57" w:rsidR="00FF6276" w:rsidRPr="0011223A" w:rsidRDefault="00BB5765" w:rsidP="00D95545">
      <w:pPr>
        <w:spacing w:line="360" w:lineRule="auto"/>
        <w:jc w:val="both"/>
      </w:pPr>
      <w:r>
        <w:t>Thi</w:t>
      </w:r>
      <w:r w:rsidR="00323BE9">
        <w:t xml:space="preserve">s study will use </w:t>
      </w:r>
      <w:r>
        <w:t xml:space="preserve">the epistemological stance of </w:t>
      </w:r>
      <w:r w:rsidR="00323BE9">
        <w:t xml:space="preserve">interpretivism.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w:t>
      </w:r>
      <w:r w:rsidR="00D41ACA">
        <w:t xml:space="preserve"> </w:t>
      </w:r>
      <w:r w:rsidR="00D41ACA">
        <w:fldChar w:fldCharType="begin" w:fldLock="1"/>
      </w:r>
      <w:r w:rsidR="001403D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uris":["http://www.mendeley.com/documents/?uuid=b4309720-04b7-46a6-ac65-c5afc34e18a4"]}],"mendeley":{"formattedCitation":"(Sapsford, 2007)","plainTextFormattedCitation":"(Sapsford, 2007)","previouslyFormattedCitation":"(Sapsford, 2007)"},"properties":{"noteIndex":0},"schema":"https://github.com/citation-style-language/schema/raw/master/csl-citation.json"}</w:instrText>
      </w:r>
      <w:r w:rsidR="00D41ACA">
        <w:fldChar w:fldCharType="separate"/>
      </w:r>
      <w:r w:rsidR="00D41ACA" w:rsidRPr="00D41ACA">
        <w:rPr>
          <w:noProof/>
        </w:rPr>
        <w:t>(Sapsford, 2007)</w:t>
      </w:r>
      <w:r w:rsidR="00D41ACA">
        <w:fldChar w:fldCharType="end"/>
      </w:r>
      <w:r w:rsidR="003D05F3">
        <w:t>.</w:t>
      </w:r>
      <w:r w:rsidR="00960265">
        <w:t xml:space="preserve"> </w:t>
      </w:r>
      <w:r w:rsidR="009C1633">
        <w:lastRenderedPageBreak/>
        <w:t>Quantitative methods will be used since the surveys will ask quantifiable questions that are not rooted in opinion or experience. This will also be a longitudinal study, beca</w:t>
      </w:r>
      <w:r w:rsidR="00A95D10">
        <w:t>use how driverless haul trucks a</w:t>
      </w:r>
      <w:r w:rsidR="009C1633">
        <w:t>ffect miners will be a process that will take many years to complete.</w:t>
      </w: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61BFB554" w:rsidR="00576066" w:rsidRDefault="00576066" w:rsidP="00D95545">
      <w:pPr>
        <w:spacing w:line="360" w:lineRule="auto"/>
        <w:jc w:val="both"/>
      </w:pPr>
      <w:r>
        <w:t xml:space="preserve">There will be 2 efforts of data collection. The first will gather data from the mines </w:t>
      </w:r>
      <w:r w:rsidR="00302E34">
        <w:t>to see</w:t>
      </w:r>
      <w:r>
        <w:t xml:space="preserve"> how they have been affected by the automation of haul trucks. Secondly</w:t>
      </w:r>
      <w:r w:rsidR="00302E34">
        <w:t>,</w:t>
      </w:r>
      <w:r>
        <w:t xml:space="preserve"> several individuals from the mines will be queried on how they have been personally affected.</w:t>
      </w:r>
      <w:r w:rsidR="001D5A09">
        <w:t xml:space="preserve"> </w:t>
      </w:r>
    </w:p>
    <w:p w14:paraId="2AA6D008" w14:textId="11DE2B07" w:rsidR="001D5A09" w:rsidRPr="00576066" w:rsidRDefault="001D5A09" w:rsidP="00D95545">
      <w:pPr>
        <w:spacing w:line="360" w:lineRule="auto"/>
        <w:jc w:val="both"/>
      </w:pPr>
      <w:r>
        <w:t>This study will not include asking trade unions for input. This study focusses on the miners and does not focus how well these miners are represented. Also</w:t>
      </w:r>
      <w:r w:rsidR="00302E34">
        <w:t>,</w:t>
      </w:r>
      <w:r>
        <w:t xml:space="preserve"> it is know</w:t>
      </w:r>
      <w:r w:rsidR="00302E34">
        <w:t>n</w:t>
      </w:r>
      <w:r>
        <w:t xml:space="preserve"> that it is very difficult to get involvement from some of the South African mining trade unions </w:t>
      </w:r>
      <w:r>
        <w:fldChar w:fldCharType="begin" w:fldLock="1"/>
      </w:r>
      <w:r>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fldChar w:fldCharType="separate"/>
      </w:r>
      <w:r w:rsidRPr="00753AFB">
        <w:rPr>
          <w:noProof/>
        </w:rPr>
        <w:t>(Hermanus, 2017, p. 815; Gumede, 2018, p. 8)</w:t>
      </w:r>
      <w:r>
        <w:fldChar w:fldCharType="end"/>
      </w:r>
      <w:r>
        <w:t>.</w:t>
      </w:r>
    </w:p>
    <w:p w14:paraId="61D9FCD0" w14:textId="0B3ACF4A"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s</w:t>
      </w:r>
    </w:p>
    <w:p w14:paraId="7D95AFE2" w14:textId="384A9DA3" w:rsidR="00E84520" w:rsidRDefault="00CA72D9" w:rsidP="00D95545">
      <w:pPr>
        <w:spacing w:line="360" w:lineRule="auto"/>
        <w:jc w:val="both"/>
      </w:pPr>
      <w:r>
        <w:t>A representative from each min</w:t>
      </w:r>
      <w:r w:rsidR="00081C99">
        <w:t>e in the study will be asked questions in a survey including the following:</w:t>
      </w:r>
    </w:p>
    <w:p w14:paraId="4D2900B6" w14:textId="7E581413" w:rsidR="00081C99" w:rsidRDefault="00081C99" w:rsidP="00D95545">
      <w:pPr>
        <w:pStyle w:val="ListParagraph"/>
        <w:numPr>
          <w:ilvl w:val="0"/>
          <w:numId w:val="5"/>
        </w:numPr>
        <w:spacing w:line="360" w:lineRule="auto"/>
        <w:jc w:val="both"/>
      </w:pPr>
      <w:r>
        <w:t>How many haul trucks do they operate and how many of them are driverless? This includes how many are operational and in use and not just the total number in the mine</w:t>
      </w:r>
      <w:r w:rsidR="00302E34">
        <w:t>’</w:t>
      </w:r>
      <w:r>
        <w:t xml:space="preserv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131C016A" w:rsidR="00081C99" w:rsidRDefault="00081C99" w:rsidP="00D95545">
      <w:pPr>
        <w:pStyle w:val="ListParagraph"/>
        <w:numPr>
          <w:ilvl w:val="0"/>
          <w:numId w:val="5"/>
        </w:numPr>
        <w:spacing w:line="360" w:lineRule="auto"/>
        <w:jc w:val="both"/>
      </w:pPr>
      <w:r>
        <w:t xml:space="preserve">How many drivers </w:t>
      </w:r>
      <w:r w:rsidR="00302E34">
        <w:t>do the mine currently employed</w:t>
      </w:r>
      <w:r>
        <w:t xml:space="preserve">? This is to establish how many driver jobs were lost in the period surveyed.  </w:t>
      </w:r>
    </w:p>
    <w:p w14:paraId="70FDA776" w14:textId="33D48688" w:rsidR="00081C99" w:rsidRDefault="00081C99" w:rsidP="00D95545">
      <w:pPr>
        <w:pStyle w:val="ListParagraph"/>
        <w:numPr>
          <w:ilvl w:val="0"/>
          <w:numId w:val="5"/>
        </w:numPr>
        <w:spacing w:line="360" w:lineRule="auto"/>
        <w:jc w:val="both"/>
      </w:pPr>
      <w:r>
        <w:t>How many haul truck maintenance and operational personnel</w:t>
      </w:r>
      <w:r w:rsidR="00302E34">
        <w:t xml:space="preserve"> do the mine employ</w:t>
      </w:r>
      <w:r>
        <w:t xml:space="preserv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xml:space="preserve">. These metrics will </w:t>
      </w:r>
      <w:r w:rsidR="00E4068A">
        <w:t xml:space="preserve">help to determine </w:t>
      </w:r>
      <w:r w:rsidR="00E57658">
        <w:t xml:space="preserve">the </w:t>
      </w:r>
      <w:r>
        <w:t>job creation</w:t>
      </w:r>
      <w:r w:rsidR="00B2169F">
        <w:t xml:space="preserve"> that took place</w:t>
      </w:r>
      <w:r w:rsidR="00E4068A">
        <w:t xml:space="preserve"> on the min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w:t>
      </w:r>
      <w:r w:rsidR="00B2169F">
        <w:lastRenderedPageBreak/>
        <w:t xml:space="preserve">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475D72D8" w:rsidR="00B2169F" w:rsidRPr="00E84520" w:rsidRDefault="00E57658" w:rsidP="00D95545">
      <w:pPr>
        <w:pStyle w:val="ListParagraph"/>
        <w:numPr>
          <w:ilvl w:val="0"/>
          <w:numId w:val="5"/>
        </w:numPr>
        <w:spacing w:line="360" w:lineRule="auto"/>
        <w:jc w:val="both"/>
      </w:pPr>
      <w:r>
        <w:t>The mine will be asked several safety related questions</w:t>
      </w:r>
      <w:r w:rsidR="00B2169F">
        <w:t>. How many haul truck accidents occurred in the last year? Also, how has the severity of these accidents changed? These are pertinent since one of the main believed benefits of automation</w:t>
      </w:r>
      <w:r w:rsidR="00E0476A">
        <w:t>,</w:t>
      </w:r>
      <w:r w:rsidR="00B2169F">
        <w:t xml:space="preserve"> is an increase in safety </w:t>
      </w:r>
      <w:r w:rsidR="00B2169F">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B2169F">
        <w:fldChar w:fldCharType="separate"/>
      </w:r>
      <w:r w:rsidR="00B2169F" w:rsidRPr="00B2169F">
        <w:rPr>
          <w:noProof/>
        </w:rPr>
        <w:t>(Bellamy and Pravica, 2011, p. 153)</w:t>
      </w:r>
      <w:r w:rsidR="00B2169F">
        <w:fldChar w:fldCharType="end"/>
      </w:r>
      <w:r w:rsidR="00B2169F">
        <w:t>.</w:t>
      </w:r>
      <w:r w:rsidR="00E0476A">
        <w:t xml:space="preserve"> This is one of the key motivations for implementing this form of automation.</w:t>
      </w:r>
    </w:p>
    <w:p w14:paraId="02FA4FB8" w14:textId="3932CD94"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 xml:space="preserve">Data collection </w:t>
      </w:r>
      <w:r w:rsidR="00E57658">
        <w:rPr>
          <w:rFonts w:ascii="Arial" w:hAnsi="Arial" w:cs="Arial"/>
          <w:b/>
          <w:color w:val="000000" w:themeColor="text1"/>
          <w:sz w:val="24"/>
          <w:szCs w:val="24"/>
        </w:rPr>
        <w:t>from</w:t>
      </w:r>
      <w:r w:rsidRPr="00576066">
        <w:rPr>
          <w:rFonts w:ascii="Arial" w:hAnsi="Arial" w:cs="Arial"/>
          <w:b/>
          <w:color w:val="000000" w:themeColor="text1"/>
          <w:sz w:val="24"/>
          <w:szCs w:val="24"/>
        </w:rPr>
        <w:t xml:space="preserve"> miners</w:t>
      </w:r>
    </w:p>
    <w:p w14:paraId="6A44C40C" w14:textId="6FF2DB03" w:rsidR="000114FE" w:rsidRDefault="000114FE" w:rsidP="00D95545">
      <w:pPr>
        <w:spacing w:line="360" w:lineRule="auto"/>
        <w:jc w:val="both"/>
      </w:pPr>
      <w:r>
        <w:t xml:space="preserve">Miners will be given a standardized questionnaire relating to how </w:t>
      </w:r>
      <w:r w:rsidR="00E57658">
        <w:t xml:space="preserve">driverless haul trucks </w:t>
      </w:r>
      <w:r>
        <w:t xml:space="preserve">have affected </w:t>
      </w:r>
      <w:r w:rsidR="00E57658">
        <w:t>them</w:t>
      </w:r>
      <w:r>
        <w:t xml:space="preserve">. </w:t>
      </w:r>
      <w:r w:rsidR="00576066">
        <w:t xml:space="preserve">They will be given the same questionnaire annually for a period of 5 years. </w:t>
      </w:r>
      <w:r w:rsidR="00E0476A">
        <w:t>The mines will be asked several questions including the following:</w:t>
      </w:r>
    </w:p>
    <w:p w14:paraId="090E8B0C" w14:textId="3AD61433" w:rsidR="00E0476A" w:rsidRDefault="00583308" w:rsidP="00E0476A">
      <w:pPr>
        <w:pStyle w:val="ListParagraph"/>
        <w:numPr>
          <w:ilvl w:val="0"/>
          <w:numId w:val="6"/>
        </w:numPr>
        <w:spacing w:line="360" w:lineRule="auto"/>
        <w:jc w:val="both"/>
      </w:pPr>
      <w:r>
        <w:t>Is the mine wo</w:t>
      </w:r>
      <w:r w:rsidR="00195618">
        <w:t>rker still employed on the mine, a</w:t>
      </w:r>
      <w:r w:rsidR="00E4068A">
        <w:t>nd if not, why? The worker can leave the mine for various reasons. They could leave for personal reasons, they could be dismissed due to misconduct or retrenched due to being replaced by driverless haul trucks</w:t>
      </w:r>
      <w:r w:rsidR="007B568A">
        <w:t>.</w:t>
      </w:r>
      <w:r w:rsidR="00E4068A">
        <w:t xml:space="preserve">  </w:t>
      </w:r>
    </w:p>
    <w:p w14:paraId="04CDCF07" w14:textId="6F7EB36E" w:rsidR="001D5A09" w:rsidRDefault="001D5A09" w:rsidP="00D95545">
      <w:pPr>
        <w:pStyle w:val="ListParagraph"/>
        <w:numPr>
          <w:ilvl w:val="0"/>
          <w:numId w:val="6"/>
        </w:numPr>
        <w:spacing w:line="360" w:lineRule="auto"/>
        <w:jc w:val="both"/>
      </w:pPr>
      <w:r>
        <w:t>What is the miner</w:t>
      </w:r>
      <w:r w:rsidR="00195618">
        <w:t>’</w:t>
      </w:r>
      <w:r>
        <w:t xml:space="preserve">s position on the mine? </w:t>
      </w:r>
      <w:r w:rsidR="00E0476A">
        <w:t xml:space="preserve">It needs to be established if this person’s job description is related to haul trucks and the moving of earth on the mine. </w:t>
      </w:r>
      <w:r>
        <w:t xml:space="preserve">This can </w:t>
      </w:r>
      <w:r w:rsidR="00E0476A">
        <w:t xml:space="preserve">also </w:t>
      </w:r>
      <w:r>
        <w:t>be very illuminating in the case where haul truck drivers are moved to new positions. If the miner</w:t>
      </w:r>
      <w:r w:rsidR="00195618">
        <w:t>’</w:t>
      </w:r>
      <w:r>
        <w:t>s position changed, they will be asked if it is due to their job being replaced by a driverless haul truck.</w:t>
      </w:r>
    </w:p>
    <w:p w14:paraId="09470620" w14:textId="2C9574DB" w:rsidR="000114FE" w:rsidRDefault="00583308" w:rsidP="00D95545">
      <w:pPr>
        <w:pStyle w:val="ListParagraph"/>
        <w:numPr>
          <w:ilvl w:val="0"/>
          <w:numId w:val="6"/>
        </w:numPr>
        <w:spacing w:line="360" w:lineRule="auto"/>
        <w:jc w:val="both"/>
      </w:pPr>
      <w:r>
        <w:t xml:space="preserve">What is the mine workers current </w:t>
      </w:r>
      <w:r w:rsidR="00D54376">
        <w:t xml:space="preserve">annual </w:t>
      </w:r>
      <w:r>
        <w:t>salary?</w:t>
      </w:r>
      <w:r w:rsidR="00D54376">
        <w:t xml:space="preserve"> This information might be more difficult to collect since not all miners might remember what their annual salary is at the time.</w:t>
      </w: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lastRenderedPageBreak/>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69ACF94C" w14:textId="2BE4CC00" w:rsidR="00D54376" w:rsidRPr="00F31BF1" w:rsidRDefault="00D54376" w:rsidP="00D95545">
      <w:pPr>
        <w:spacing w:line="360" w:lineRule="auto"/>
        <w:jc w:val="both"/>
      </w:pPr>
    </w:p>
    <w:p w14:paraId="2F5FD8EC" w14:textId="0CBCD08C"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42994B86" w14:textId="4DFD9886" w:rsidR="00D41ACA" w:rsidRPr="00D41ACA" w:rsidRDefault="00D41ACA" w:rsidP="00754A1E">
      <w:pPr>
        <w:spacing w:line="360" w:lineRule="auto"/>
      </w:pPr>
      <w:r>
        <w:t>This study will be able to determine how much more viable the surveyed mines</w:t>
      </w:r>
      <w:r w:rsidR="00195618">
        <w:t xml:space="preserve"> have become due to automation. I</w:t>
      </w:r>
      <w:r>
        <w:t>t will not be able to gather information on mines, that were closed due t</w:t>
      </w:r>
      <w:r w:rsidR="00195618">
        <w:t>o not being economically viable and</w:t>
      </w:r>
      <w:r>
        <w:t xml:space="preserve"> can be reopened when the cost per ton has dropped to the required levels. Because, these mines will not be part of the study and will not be known at the beginning of the study. The same holds for new mines. </w:t>
      </w:r>
    </w:p>
    <w:p w14:paraId="4B57F562" w14:textId="0975D433" w:rsidR="00F07C70" w:rsidRDefault="00CC5585" w:rsidP="00D95545">
      <w:pPr>
        <w:spacing w:line="360" w:lineRule="auto"/>
      </w:pPr>
      <w:r>
        <w:t xml:space="preserve">The sampling error needs to be computed for all the data compiled from all the miners for each year as described in </w:t>
      </w:r>
      <w:r w:rsidR="00CB308B">
        <w:t xml:space="preserve">Sapsford </w:t>
      </w:r>
      <w:r w:rsidR="00CB308B">
        <w:fldChar w:fldCharType="begin" w:fldLock="1"/>
      </w:r>
      <w:r w:rsidR="00D41ACA">
        <w:instrText>ADDIN CSL_CITATION {"citationItems":[{"id":"ITEM-1","itemData":{"DOI":"10.4135/9780857024664","author":[{"dropping-particle":"","family":"Sapsford","given":"Roger","non-dropping-particle":"","parse-names":false,"suffix":""}],"edition":"2nd","id":"ITEM-1","issued":{"date-parts":[["2007"]]},"page":"13-48","publisher":"SAGE Publications, Ltd","publisher-place":"London","title":"Survey Research","type":"article"},"suppress-author":1,"uris":["http://www.mendeley.com/documents/?uuid=b4309720-04b7-46a6-ac65-c5afc34e18a4"]}],"mendeley":{"formattedCitation":"(2007)","plainTextFormattedCitation":"(2007)","previouslyFormattedCitation":"(2007)"},"properties":{"noteIndex":0},"schema":"https://github.com/citation-style-language/schema/raw/master/csl-citation.json"}</w:instrText>
      </w:r>
      <w:r w:rsidR="00CB308B">
        <w:fldChar w:fldCharType="separate"/>
      </w:r>
      <w:r w:rsidR="00CB308B" w:rsidRPr="00CB308B">
        <w:rPr>
          <w:noProof/>
        </w:rPr>
        <w:t>(2007)</w:t>
      </w:r>
      <w:r w:rsidR="00CB308B">
        <w:fldChar w:fldCharType="end"/>
      </w:r>
      <w:r>
        <w:t xml:space="preserve">. </w:t>
      </w:r>
    </w:p>
    <w:p w14:paraId="085A6E4A" w14:textId="0C4267B8" w:rsidR="007A1FAD" w:rsidRDefault="007A1FAD" w:rsidP="00D95545">
      <w:pPr>
        <w:spacing w:line="360" w:lineRule="auto"/>
      </w:pPr>
      <w:r>
        <w:t>The following variables will be used for data analysis</w:t>
      </w:r>
      <w:r w:rsidR="00637B77">
        <w:t xml:space="preserve"> and will be directly form the surveys</w:t>
      </w:r>
      <w:r>
        <w:t>:</w:t>
      </w:r>
    </w:p>
    <w:p w14:paraId="3D9DD6E1" w14:textId="63D13FC4" w:rsidR="007A1FAD" w:rsidRDefault="007A1FAD" w:rsidP="007A1FAD">
      <w:pPr>
        <w:pStyle w:val="ListParagraph"/>
        <w:numPr>
          <w:ilvl w:val="0"/>
          <w:numId w:val="12"/>
        </w:numPr>
        <w:spacing w:line="360" w:lineRule="auto"/>
      </w:pPr>
      <w:r>
        <w:t>The number of dri</w:t>
      </w:r>
      <w:r w:rsidR="00A651E9">
        <w:t>verless haul trucks on a mine (N</w:t>
      </w:r>
      <w:r w:rsidR="00A651E9">
        <w:rPr>
          <w:vertAlign w:val="subscript"/>
        </w:rPr>
        <w:t>d</w:t>
      </w:r>
      <w:r>
        <w:t>).</w:t>
      </w:r>
      <w:r w:rsidR="00637B77">
        <w:t xml:space="preserve"> </w:t>
      </w:r>
    </w:p>
    <w:p w14:paraId="550F807A" w14:textId="7C511FE2" w:rsidR="007A1FAD" w:rsidRDefault="007A1FAD" w:rsidP="007A1FAD">
      <w:pPr>
        <w:pStyle w:val="ListParagraph"/>
        <w:numPr>
          <w:ilvl w:val="0"/>
          <w:numId w:val="12"/>
        </w:numPr>
        <w:spacing w:line="360" w:lineRule="auto"/>
      </w:pPr>
      <w:r>
        <w:t>The number of haul trucks on a mine (N</w:t>
      </w:r>
      <w:r w:rsidR="00A651E9">
        <w:rPr>
          <w:vertAlign w:val="subscript"/>
        </w:rPr>
        <w:t>h</w:t>
      </w:r>
      <w:r>
        <w:t>).</w:t>
      </w:r>
    </w:p>
    <w:p w14:paraId="6FFFAE09" w14:textId="5E4A447A" w:rsidR="007A1FAD" w:rsidRDefault="00A651E9" w:rsidP="007A1FAD">
      <w:pPr>
        <w:pStyle w:val="ListParagraph"/>
        <w:numPr>
          <w:ilvl w:val="0"/>
          <w:numId w:val="12"/>
        </w:numPr>
        <w:spacing w:line="360" w:lineRule="auto"/>
      </w:pPr>
      <w:r>
        <w:t>The number of surveyed miners on a mine (N</w:t>
      </w:r>
      <w:r>
        <w:rPr>
          <w:vertAlign w:val="subscript"/>
        </w:rPr>
        <w:t>m</w:t>
      </w:r>
      <w:r>
        <w:t>)</w:t>
      </w:r>
    </w:p>
    <w:p w14:paraId="6231ED4F" w14:textId="6F6A900A" w:rsidR="00A651E9" w:rsidRDefault="00A651E9" w:rsidP="007A1FAD">
      <w:pPr>
        <w:pStyle w:val="ListParagraph"/>
        <w:numPr>
          <w:ilvl w:val="0"/>
          <w:numId w:val="12"/>
        </w:numPr>
        <w:spacing w:line="360" w:lineRule="auto"/>
      </w:pPr>
      <w:r>
        <w:t>The salary of each miner (S)</w:t>
      </w:r>
    </w:p>
    <w:p w14:paraId="79E3F749" w14:textId="41948501" w:rsidR="00637B77" w:rsidRDefault="00637B77" w:rsidP="00637B77">
      <w:pPr>
        <w:pStyle w:val="ListParagraph"/>
        <w:numPr>
          <w:ilvl w:val="0"/>
          <w:numId w:val="12"/>
        </w:numPr>
        <w:spacing w:line="360" w:lineRule="auto"/>
      </w:pPr>
      <w:r>
        <w:t>The number of haul truck related accidents on a mine (A)</w:t>
      </w:r>
    </w:p>
    <w:p w14:paraId="79BF5BFD" w14:textId="469A1521" w:rsidR="00637B77" w:rsidRDefault="00637B77" w:rsidP="00637B77">
      <w:pPr>
        <w:spacing w:line="360" w:lineRule="auto"/>
      </w:pPr>
      <w:r>
        <w:t xml:space="preserve">These variables will be calculated </w:t>
      </w:r>
    </w:p>
    <w:p w14:paraId="0236B5D0" w14:textId="11C7C179" w:rsidR="00A651E9" w:rsidRDefault="00637B77" w:rsidP="007A1FAD">
      <w:pPr>
        <w:pStyle w:val="ListParagraph"/>
        <w:numPr>
          <w:ilvl w:val="0"/>
          <w:numId w:val="12"/>
        </w:numPr>
        <w:spacing w:line="360" w:lineRule="auto"/>
      </w:pPr>
      <w:r>
        <w:t>Median</w:t>
      </w:r>
      <w:r w:rsidR="00A651E9">
        <w:t xml:space="preserve"> salary of the surveyed miners on the mine (S</w:t>
      </w:r>
      <w:r>
        <w:rPr>
          <w:vertAlign w:val="subscript"/>
        </w:rPr>
        <w:t>m</w:t>
      </w:r>
      <w:r>
        <w:t>)</w:t>
      </w:r>
      <w:r w:rsidR="00A651E9">
        <w:t>.</w:t>
      </w:r>
      <w:r>
        <w:t xml:space="preserve"> The median salary is used to protect against outliers. Calculating the mean is very sensitive to outliers </w:t>
      </w:r>
      <w:r>
        <w:fldChar w:fldCharType="begin" w:fldLock="1"/>
      </w:r>
      <w:r>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operties":{"noteIndex":0},"schema":"https://github.com/citation-style-language/schema/raw/master/csl-citation.json"}</w:instrText>
      </w:r>
      <w:r>
        <w:fldChar w:fldCharType="separate"/>
      </w:r>
      <w:r w:rsidRPr="00637B77">
        <w:rPr>
          <w:noProof/>
        </w:rPr>
        <w:t>(Ali and Bhaskar, 2016)</w:t>
      </w:r>
      <w:r>
        <w:fldChar w:fldCharType="end"/>
      </w:r>
      <w:r>
        <w:t xml:space="preserve">. </w:t>
      </w:r>
    </w:p>
    <w:p w14:paraId="2748F577" w14:textId="0CDC7D69" w:rsidR="00A651E9" w:rsidRDefault="00A651E9" w:rsidP="007A1FAD">
      <w:pPr>
        <w:pStyle w:val="ListParagraph"/>
        <w:numPr>
          <w:ilvl w:val="0"/>
          <w:numId w:val="12"/>
        </w:numPr>
        <w:spacing w:line="360" w:lineRule="auto"/>
      </w:pPr>
      <w:r>
        <w:t>The proportion of driverless haul trucks to haul trucks on a mine (P)</w:t>
      </w:r>
      <w:r w:rsidR="00637B77">
        <w:t>. This normalization protects the analysis against variations in production. The number of haul trucks a mine uses may be influenced by production issues that are independent of the usage of driverless haul trucks. For example, more trucks are added due to a sudden spike in the price of the commodity the mine in mining.</w:t>
      </w:r>
    </w:p>
    <w:p w14:paraId="7E3293C4" w14:textId="0E80DCD6" w:rsidR="00637B77" w:rsidRDefault="00027837" w:rsidP="00D95545">
      <w:pPr>
        <w:spacing w:line="360" w:lineRule="auto"/>
      </w:pPr>
      <w:r>
        <w:lastRenderedPageBreak/>
        <w:t xml:space="preserve">Descriptive statistics will be applied to </w:t>
      </w:r>
      <w:r w:rsidR="00637B77">
        <w:t xml:space="preserve">this </w:t>
      </w:r>
      <w:r>
        <w:t xml:space="preserve">data </w:t>
      </w:r>
      <w:r>
        <w:fldChar w:fldCharType="begin" w:fldLock="1"/>
      </w:r>
      <w:r w:rsidR="00637B77">
        <w:instrText>ADDIN CSL_CITATION {"citationItems":[{"id":"ITEM-1","itemData":{"DOI":"10.4103/0019-5049.190623","ISSN":"0019-5049","abstract":"Statistical methods involved in carrying out a study include planning, designing, collecting data, analysing, drawing meaningful interpretation and reporting of the research findings. The statistical analysis gives meaning to the meaningless numbers, thereby breathing life into a lifeless data. The results and inferences are precise only if proper statistical tests are used. This article will try to acquaint the reader with the basic research tools that are utilised while conducting various studies. The article covers a brief outline of the variables, an understanding of quantitative and qualitative variables and the measures of central tendency. An idea of the sample size estimation, power analysis and the statistical errors is given. Finally, there is a summary of parametric and non-parametric tests used for data analysis.","author":[{"dropping-particle":"","family":"Ali","given":"Zulfiqar","non-dropping-particle":"","parse-names":false,"suffix":""},{"dropping-particle":"","family":"Bhaskar","given":"S Bala","non-dropping-particle":"","parse-names":false,"suffix":""}],"container-title":"Indian journal of anaesthesia","id":"ITEM-1","issue":"9","issued":{"date-parts":[["2016","9"]]},"page":"662-669","publisher":"Medknow Publications &amp; Media Pvt Ltd","title":"Basic statistical tools in research and data analysis","type":"article-journal","volume":"60"},"uris":["http://www.mendeley.com/documents/?uuid=31576234-bd8d-4bb2-9ab4-62c0ca84a98f"]}],"mendeley":{"formattedCitation":"(Ali and Bhaskar, 2016)","plainTextFormattedCitation":"(Ali and Bhaskar, 2016)","previouslyFormattedCitation":"(Ali and Bhaskar, 2016)"},"properties":{"noteIndex":0},"schema":"https://github.com/citation-style-language/schema/raw/master/csl-citation.json"}</w:instrText>
      </w:r>
      <w:r>
        <w:fldChar w:fldCharType="separate"/>
      </w:r>
      <w:r w:rsidRPr="00027837">
        <w:rPr>
          <w:noProof/>
        </w:rPr>
        <w:t>(Ali and Bhaskar, 2016)</w:t>
      </w:r>
      <w:r>
        <w:fldChar w:fldCharType="end"/>
      </w:r>
      <w:r>
        <w:t>.</w:t>
      </w:r>
      <w:r w:rsidR="00B06E3B">
        <w:t xml:space="preserve"> We then calculate mean median and mode for this data.</w:t>
      </w:r>
    </w:p>
    <w:p w14:paraId="00A4A9E1" w14:textId="77777777" w:rsidR="003322A7" w:rsidRDefault="003322A7" w:rsidP="00D95545">
      <w:pPr>
        <w:spacing w:line="360" w:lineRule="auto"/>
      </w:pPr>
      <w:bookmarkStart w:id="0" w:name="_GoBack"/>
      <w:bookmarkEnd w:id="0"/>
    </w:p>
    <w:p w14:paraId="27F59CDC" w14:textId="3A26D127" w:rsidR="0057475E" w:rsidRPr="0057475E" w:rsidRDefault="0057475E" w:rsidP="00D95545">
      <w:pPr>
        <w:spacing w:line="360" w:lineRule="auto"/>
      </w:pPr>
      <w:r>
        <w:t>Di</w:t>
      </w:r>
      <w:r w:rsidR="000114FE">
        <w:t>scuss any bias (</w:t>
      </w:r>
      <w:proofErr w:type="gramStart"/>
      <w:r w:rsidR="000114FE">
        <w:t>measurement,sel</w:t>
      </w:r>
      <w:r>
        <w:t>ection</w:t>
      </w:r>
      <w:proofErr w:type="gramEnd"/>
      <w:r>
        <w:t>,recall,interviewer)</w:t>
      </w:r>
    </w:p>
    <w:p w14:paraId="0762B095" w14:textId="3F084A82"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3C1F44A1" w14:textId="6FA1B4F7" w:rsidR="00634CB3" w:rsidRDefault="003A3670" w:rsidP="00634CB3">
      <w:r>
        <w:t>Most of the literature included in this proposal, when relating to automation, relates to driverless cars</w:t>
      </w:r>
      <w:r w:rsidR="004D19BB">
        <w:t xml:space="preserve"> and trucks </w:t>
      </w:r>
      <w:r w:rsidR="004D19BB">
        <w:fldChar w:fldCharType="begin" w:fldLock="1"/>
      </w:r>
      <w:r w:rsidR="004D19BB">
        <w:instrText>ADDIN CSL_CITATION {"citationItems":[{"id":"ITEM-1","itemData":{"DOI":"10.1145/3239060.3240446","ISBN":"978-1-4503-5946-7","author":[{"dropping-particle":"","family":"Fröh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dropping-particle":"","family":"Frölich","given":"Peter","non-dropping-particle":"","parse-names":false,"suffix":""},{"dropping-particle":"","family":"Sackl","given":"Andreas","non-dropping-particle":"","parse-names":false,"suffix":""},{"dropping-particle":"","family":"Trösterer","given":"Sandra","non-dropping-particle":"","parse-names":false,"suffix":""},{"dropping-particle":"","family":"Meschtscherjakov","given":"Alexander","non-dropping-particle":"","parse-names":false,"suffix":""},{"dropping-particle":"","family":"Diamond","given":"Lisa","non-dropping-particle":"","parse-names":false,"suffix":""},{"dropping-particle":"","family":"Tscheligi","given":"Manfred","non-dropping-particle":"","parse-names":false,"suffix":""}],"collection-title":"AutomotiveUI '18","container-title":"Proceedings of the 10th International Conference on Automotive User Interfaces and Interactive Vehicular Applications","id":"ITEM-1","issued":{"date-parts":[["2018"]]},"page":"129-136","publisher":"ACM","publisher-place":"New York, NY, USA","title":"Acceptance Factors for Future Workplaces in Highly Automated Trucks","type":"paper-conference"},"uris":["http://www.mendeley.com/documents/?uuid=5a68461c-f0ed-4ea8-86a7-c4037b6f878d"]},{"id":"ITEM-2","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2","issued":{"date-parts":[["2018"]]},"page":"1-5","title":"Use of Artificial Intelligence , Machine Learning, and Autonomous Technologies in the Mining Industry","type":"paper-conference","volume":"43"},"uris":["http://www.mendeley.com/documents/?uuid=e93d1ac4-294e-3006-bba1-9c2b1e16cab5"]}],"mendeley":{"formattedCitation":"(Fröhlich &lt;i&gt;et al.&lt;/i&gt;, 2018; Hyder, Siau and Nah, 2018)","plainTextFormattedCitation":"(Fröhlich et al., 2018; Hyder, Siau and Nah, 2018)","previouslyFormattedCitation":"(Fröhlich &lt;i&gt;et al.&lt;/i&gt;, 2018; Hyder, Siau and Nah, 2018)"},"properties":{"noteIndex":0},"schema":"https://github.com/citation-style-language/schema/raw/master/csl-citation.json"}</w:instrText>
      </w:r>
      <w:r w:rsidR="004D19BB">
        <w:fldChar w:fldCharType="separate"/>
      </w:r>
      <w:r w:rsidR="004D19BB" w:rsidRPr="004D19BB">
        <w:rPr>
          <w:noProof/>
        </w:rPr>
        <w:t xml:space="preserve">(Fröhlich </w:t>
      </w:r>
      <w:r w:rsidR="004D19BB" w:rsidRPr="004D19BB">
        <w:rPr>
          <w:i/>
          <w:noProof/>
        </w:rPr>
        <w:t>et al.</w:t>
      </w:r>
      <w:r w:rsidR="004D19BB" w:rsidRPr="004D19BB">
        <w:rPr>
          <w:noProof/>
        </w:rPr>
        <w:t>, 2018; Hyder, Siau and Nah, 2018)</w:t>
      </w:r>
      <w:r w:rsidR="004D19BB">
        <w:fldChar w:fldCharType="end"/>
      </w:r>
      <w:r>
        <w:t>. The problem of driverless cars will affect many more people than driverless haul trucks</w:t>
      </w:r>
      <w:r w:rsidR="004D19BB">
        <w:t xml:space="preserve"> due to the sheer number of vehicles on the road contrasted to the relatively low amount of haul trucks on mines.</w:t>
      </w:r>
      <w:r>
        <w:t xml:space="preserve"> Which would to a certain extent explain the difference in the </w:t>
      </w:r>
      <w:r w:rsidR="004D19BB">
        <w:t xml:space="preserve">amount of literature available. </w:t>
      </w:r>
    </w:p>
    <w:p w14:paraId="3D264D98" w14:textId="417CF0F5" w:rsidR="004D19BB" w:rsidRDefault="004D19BB" w:rsidP="00634CB3">
      <w:r>
        <w:t xml:space="preserve">Haul trucks differ from cars and road going trucks in 3 main aspects. </w:t>
      </w:r>
    </w:p>
    <w:p w14:paraId="16555981" w14:textId="5EBFEA7C" w:rsidR="004D19BB" w:rsidRDefault="008957B6" w:rsidP="008957B6">
      <w:pPr>
        <w:pStyle w:val="ListParagraph"/>
        <w:numPr>
          <w:ilvl w:val="0"/>
          <w:numId w:val="10"/>
        </w:numPr>
      </w:pPr>
      <w:r>
        <w:t xml:space="preserve">Haul trucks tend to be much larger than cars or road going trucks </w:t>
      </w:r>
      <w:r>
        <w:fldChar w:fldCharType="begin" w:fldLock="1"/>
      </w:r>
      <w:r w:rsidR="00027837">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8957B6">
        <w:rPr>
          <w:noProof/>
        </w:rPr>
        <w:t>(CAT, 2018)</w:t>
      </w:r>
      <w:r>
        <w:fldChar w:fldCharType="end"/>
      </w:r>
      <w:r>
        <w:t>.</w:t>
      </w:r>
    </w:p>
    <w:p w14:paraId="183D44C8" w14:textId="313EC26F" w:rsidR="004D19BB" w:rsidRDefault="004D19BB" w:rsidP="008957B6">
      <w:pPr>
        <w:pStyle w:val="ListParagraph"/>
        <w:numPr>
          <w:ilvl w:val="0"/>
          <w:numId w:val="10"/>
        </w:numPr>
      </w:pPr>
      <w:r>
        <w:t xml:space="preserve">The maximum speeds involved in haul trucks are lower than those of cars and road going trucks. For instance, the CAT 793F has a maximum speed of 60km/h </w:t>
      </w:r>
      <w:r>
        <w:fldChar w:fldCharType="begin" w:fldLock="1"/>
      </w:r>
      <w:r w:rsidR="008957B6">
        <w:instrText>ADDIN CSL_CITATION {"citationItems":[{"id":"ITEM-1","itemData":{"URL":"https://www.cat.com/en_ZA/products/new/equipment/off-highway-trucks/mining-trucks/18092621.html","author":[{"dropping-particle":"","family":"CAT","given":"","non-dropping-particle":"","parse-names":false,"suffix":""}],"id":"ITEM-1","issued":{"date-parts":[["2018"]]},"title":"793F Mining Truck","type":"webpage"},"uris":["http://www.mendeley.com/documents/?uuid=74ca7a5c-3e3a-498b-90ed-55b28a91b4bd"]}],"mendeley":{"formattedCitation":"(CAT, 2018)","plainTextFormattedCitation":"(CAT, 2018)","previouslyFormattedCitation":"(CAT, 2018)"},"properties":{"noteIndex":0},"schema":"https://github.com/citation-style-language/schema/raw/master/csl-citation.json"}</w:instrText>
      </w:r>
      <w:r>
        <w:fldChar w:fldCharType="separate"/>
      </w:r>
      <w:r w:rsidRPr="004D19BB">
        <w:rPr>
          <w:noProof/>
        </w:rPr>
        <w:t>(CAT, 2018)</w:t>
      </w:r>
      <w:r>
        <w:fldChar w:fldCharType="end"/>
      </w:r>
      <w:r>
        <w:t>.</w:t>
      </w:r>
    </w:p>
    <w:p w14:paraId="4FB5E335" w14:textId="3FB6691F" w:rsidR="008957B6" w:rsidRDefault="008957B6" w:rsidP="008957B6">
      <w:pPr>
        <w:pStyle w:val="ListParagraph"/>
        <w:numPr>
          <w:ilvl w:val="0"/>
          <w:numId w:val="10"/>
        </w:numPr>
      </w:pPr>
      <w:r>
        <w:t>Haul trucks operate in large mines with fewer other vehicles and pedestrians.</w:t>
      </w:r>
    </w:p>
    <w:p w14:paraId="53EBA526" w14:textId="299D4FAB" w:rsidR="008957B6" w:rsidRDefault="008957B6" w:rsidP="008957B6">
      <w:r>
        <w:t>Haul trucks are still affected by the trolley problem because they are still vehicles driving at speed in an environment with other vehicles and pedestrians. Also, their automation will mean that there is less of a need for haul truck drivers. Just as automating cars mean fewer driving jobs.</w:t>
      </w:r>
    </w:p>
    <w:p w14:paraId="13060AF2" w14:textId="77777777" w:rsidR="008957B6" w:rsidRPr="00634CB3" w:rsidRDefault="008957B6" w:rsidP="008957B6"/>
    <w:p w14:paraId="53CA000D" w14:textId="77777777" w:rsidR="00B36382" w:rsidRDefault="00B36382" w:rsidP="00B36382">
      <w:pPr>
        <w:pStyle w:val="Heading1"/>
        <w:spacing w:before="0" w:after="200" w:line="360" w:lineRule="auto"/>
        <w:jc w:val="both"/>
        <w:rPr>
          <w:rFonts w:ascii="Arial" w:hAnsi="Arial" w:cs="Arial"/>
          <w:b/>
          <w:color w:val="auto"/>
          <w:sz w:val="24"/>
          <w:szCs w:val="24"/>
        </w:rPr>
      </w:pPr>
      <w:r>
        <w:rPr>
          <w:rFonts w:ascii="Arial" w:hAnsi="Arial" w:cs="Arial"/>
          <w:b/>
          <w:color w:val="auto"/>
          <w:sz w:val="24"/>
          <w:szCs w:val="24"/>
        </w:rPr>
        <w:t>Ethical consideration</w:t>
      </w:r>
    </w:p>
    <w:p w14:paraId="5771C821" w14:textId="14851C80" w:rsidR="00B36382" w:rsidRPr="008957B6" w:rsidRDefault="00B36382" w:rsidP="00B36382">
      <w:pPr>
        <w:pStyle w:val="Heading2"/>
        <w:rPr>
          <w:rFonts w:ascii="Arial" w:hAnsi="Arial" w:cs="Arial"/>
          <w:b/>
          <w:color w:val="000000" w:themeColor="text1"/>
          <w:sz w:val="24"/>
          <w:szCs w:val="24"/>
        </w:rPr>
      </w:pPr>
      <w:r w:rsidRPr="00B36382">
        <w:rPr>
          <w:rFonts w:ascii="Arial" w:hAnsi="Arial" w:cs="Arial"/>
          <w:b/>
          <w:color w:val="000000" w:themeColor="text1"/>
          <w:sz w:val="24"/>
          <w:szCs w:val="24"/>
        </w:rPr>
        <w:t>Protecting the rights of the participants</w:t>
      </w:r>
    </w:p>
    <w:p w14:paraId="576FFB6E" w14:textId="43178FC7" w:rsidR="000114FE" w:rsidRDefault="000114FE" w:rsidP="00D95545">
      <w:pPr>
        <w:spacing w:line="360" w:lineRule="auto"/>
      </w:pPr>
      <w:r>
        <w:t xml:space="preserve">Sensitive information regarding miners financial and medical status will be gathered by this study. </w:t>
      </w:r>
      <w:r w:rsidR="00E0476A">
        <w:t xml:space="preserve">The mines will also be giving sensitive information in the form of layoffs etc. </w:t>
      </w:r>
      <w:r>
        <w:t>Efforts need to be made to ensure the security of this information. Before the data is given for data analysis, the data needs to be anonymi</w:t>
      </w:r>
      <w:r w:rsidR="00195618">
        <w:t>s</w:t>
      </w:r>
      <w:r>
        <w:t xml:space="preserve">ed. Only then can the data be analyzed or published. Interviewers will facilitate the answering of questionnaires and should hand over the questionnaires to the study leader as soon as possible. Access to the raw data i.e. questionnaires will be restricted. After processing the questionnaires will be stored in a safe location </w:t>
      </w:r>
      <w:r w:rsidR="00E816DB">
        <w:t>with only the study leader and supervisor having access.</w:t>
      </w:r>
    </w:p>
    <w:p w14:paraId="79F38D72" w14:textId="1A537ABC" w:rsidR="00B36382" w:rsidRDefault="00B36382" w:rsidP="00B36382">
      <w:pPr>
        <w:pStyle w:val="Heading2"/>
        <w:rPr>
          <w:rFonts w:ascii="Arial" w:hAnsi="Arial" w:cs="Arial"/>
          <w:b/>
          <w:color w:val="000000" w:themeColor="text1"/>
          <w:sz w:val="24"/>
        </w:rPr>
      </w:pPr>
      <w:r w:rsidRPr="00B36382">
        <w:rPr>
          <w:rFonts w:ascii="Arial" w:hAnsi="Arial" w:cs="Arial"/>
          <w:b/>
          <w:color w:val="000000" w:themeColor="text1"/>
          <w:sz w:val="24"/>
        </w:rPr>
        <w:lastRenderedPageBreak/>
        <w:t>Protecting the rights of the institution</w:t>
      </w:r>
    </w:p>
    <w:p w14:paraId="0F985152" w14:textId="798223CC" w:rsidR="00B36382" w:rsidRPr="00B36382" w:rsidRDefault="00B36382" w:rsidP="00B36382">
      <w:r>
        <w:t xml:space="preserve">The rights of the University of South Africa (UNISA) needs to be protected. This will be achieved </w:t>
      </w:r>
      <w:r w:rsidR="00007B5A">
        <w:t>in several ways.  The School of Computing Ethics sub-committee will have to give clearance for this research. The university will also retain the right to cancel this research project at any point. Also, each step of the research process will be under the strict guidance of a research supervisor, appointed by the university.</w:t>
      </w:r>
    </w:p>
    <w:p w14:paraId="6EE9D3DF" w14:textId="631F1CBD" w:rsidR="00B36382" w:rsidRDefault="00B36382" w:rsidP="00B36382">
      <w:pPr>
        <w:pStyle w:val="Heading2"/>
        <w:rPr>
          <w:rFonts w:ascii="Arial" w:hAnsi="Arial" w:cs="Arial"/>
          <w:b/>
          <w:color w:val="000000" w:themeColor="text1"/>
          <w:sz w:val="24"/>
        </w:rPr>
      </w:pPr>
      <w:r w:rsidRPr="00B36382">
        <w:rPr>
          <w:rFonts w:ascii="Arial" w:hAnsi="Arial" w:cs="Arial"/>
          <w:b/>
          <w:color w:val="000000" w:themeColor="text1"/>
          <w:sz w:val="24"/>
        </w:rPr>
        <w:t>Scientific integrity of the research</w:t>
      </w:r>
    </w:p>
    <w:p w14:paraId="0BCDC83C" w14:textId="2AB4D547" w:rsidR="00007B5A" w:rsidRPr="00007B5A" w:rsidRDefault="00007B5A" w:rsidP="00007B5A">
      <w:r>
        <w:t>To maintain scientific integrity the researchers will declare any previous contact or conflict of interest with the miners or the mining companies. As previously stated, the personal data of the miners will be kept in a safe location with minimal access. At no point will any of the researchers contact the media to promote the research or hand the raw data over for public consumption. This research will only be published in reputable peer-revie</w:t>
      </w:r>
      <w:r w:rsidR="006930DA">
        <w:t>we</w:t>
      </w:r>
      <w:r>
        <w:t>d</w:t>
      </w:r>
      <w:r w:rsidR="006930DA">
        <w:t xml:space="preserve"> journals.</w:t>
      </w:r>
      <w:r>
        <w:t xml:space="preserve">    </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6366CDA5" w14:textId="61DBA385" w:rsidR="00637B77" w:rsidRPr="00637B77" w:rsidRDefault="00F8791C" w:rsidP="00637B77">
      <w:pPr>
        <w:widowControl w:val="0"/>
        <w:autoSpaceDE w:val="0"/>
        <w:autoSpaceDN w:val="0"/>
        <w:adjustRightInd w:val="0"/>
        <w:spacing w:line="360" w:lineRule="auto"/>
        <w:rPr>
          <w:noProof/>
          <w:szCs w:val="24"/>
        </w:rPr>
      </w:pPr>
      <w:r>
        <w:rPr>
          <w:b/>
          <w:szCs w:val="24"/>
        </w:rPr>
        <w:fldChar w:fldCharType="begin" w:fldLock="1"/>
      </w:r>
      <w:r>
        <w:rPr>
          <w:b/>
          <w:szCs w:val="24"/>
        </w:rPr>
        <w:instrText xml:space="preserve">ADDIN Mendeley Bibliography CSL_BIBLIOGRAPHY </w:instrText>
      </w:r>
      <w:r>
        <w:rPr>
          <w:b/>
          <w:szCs w:val="24"/>
        </w:rPr>
        <w:fldChar w:fldCharType="separate"/>
      </w:r>
      <w:r w:rsidR="00637B77" w:rsidRPr="00637B77">
        <w:rPr>
          <w:noProof/>
          <w:szCs w:val="24"/>
        </w:rPr>
        <w:t xml:space="preserve">Abbot, R. and Bogenschneider, B. (2018) ‘Should Robots Pay Taxes? Tax Policy in the Age of Automation’, </w:t>
      </w:r>
      <w:r w:rsidR="00637B77" w:rsidRPr="00637B77">
        <w:rPr>
          <w:i/>
          <w:iCs/>
          <w:noProof/>
          <w:szCs w:val="24"/>
        </w:rPr>
        <w:t>Harvard Law &amp; Policy Review</w:t>
      </w:r>
      <w:r w:rsidR="00637B77" w:rsidRPr="00637B77">
        <w:rPr>
          <w:noProof/>
          <w:szCs w:val="24"/>
        </w:rPr>
        <w:t>, 12. doi: 10.2139/ssrn.2701092.</w:t>
      </w:r>
    </w:p>
    <w:p w14:paraId="79EC0CB4"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Ali, Z. and Bhaskar, S. B. (2016) ‘Basic statistical tools in research and data analysis’, </w:t>
      </w:r>
      <w:r w:rsidRPr="00637B77">
        <w:rPr>
          <w:i/>
          <w:iCs/>
          <w:noProof/>
          <w:szCs w:val="24"/>
        </w:rPr>
        <w:t>Indian journal of anaesthesia</w:t>
      </w:r>
      <w:r w:rsidRPr="00637B77">
        <w:rPr>
          <w:noProof/>
          <w:szCs w:val="24"/>
        </w:rPr>
        <w:t>. Medknow Publications &amp; Media Pvt Ltd, 60(9), pp. 662–669. doi: 10.4103/0019-5049.190623.</w:t>
      </w:r>
    </w:p>
    <w:p w14:paraId="6FB04674"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Arntz, M., Gregory, T. and Zierahn, U. (2016) ‘The Risk of Automation for Jobs in OECD Countries: A Comparative Analysis’, </w:t>
      </w:r>
      <w:r w:rsidRPr="00637B77">
        <w:rPr>
          <w:i/>
          <w:iCs/>
          <w:noProof/>
          <w:szCs w:val="24"/>
        </w:rPr>
        <w:t>OECD Social, Employment and Migration Working Papers</w:t>
      </w:r>
      <w:r w:rsidRPr="00637B77">
        <w:rPr>
          <w:noProof/>
          <w:szCs w:val="24"/>
        </w:rPr>
        <w:t>, 2(189), pp. 47–54. doi: 10.1787/5jlz9h56dvq7-en.</w:t>
      </w:r>
    </w:p>
    <w:p w14:paraId="588BD41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Audi, R. (1999) ‘The Cambridge Dictionary of Philosophy, Second Edition’.</w:t>
      </w:r>
    </w:p>
    <w:p w14:paraId="07544B41"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Bellamy, D. and Pravica, L. (2011) ‘Assessing the impact of driverless haul trucks in Australian surface mining’, </w:t>
      </w:r>
      <w:r w:rsidRPr="00637B77">
        <w:rPr>
          <w:i/>
          <w:iCs/>
          <w:noProof/>
          <w:szCs w:val="24"/>
        </w:rPr>
        <w:t>Resources Policy</w:t>
      </w:r>
      <w:r w:rsidRPr="00637B77">
        <w:rPr>
          <w:noProof/>
          <w:szCs w:val="24"/>
        </w:rPr>
        <w:t>, 36(2), pp. 149–158. doi: 10.1016/j.resourpol.2010.09.002.</w:t>
      </w:r>
    </w:p>
    <w:p w14:paraId="47D7A85F"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Bodin, U., Andersson, U., Dadhich, S., Uhlin, E., Marklund, U. and Häggström, D. (2015) ‘Remote controlled short-cycle loading of bulk material in mining applications’, in </w:t>
      </w:r>
      <w:r w:rsidRPr="00637B77">
        <w:rPr>
          <w:i/>
          <w:iCs/>
          <w:noProof/>
          <w:szCs w:val="24"/>
        </w:rPr>
        <w:t>IFAC-PapersOnLine</w:t>
      </w:r>
      <w:r w:rsidRPr="00637B77">
        <w:rPr>
          <w:noProof/>
          <w:szCs w:val="24"/>
        </w:rPr>
        <w:t>, pp. 54–59. doi: 10.1016/j.ifacol.2015.10.077.</w:t>
      </w:r>
    </w:p>
    <w:p w14:paraId="37632159"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Bohlmann, H. R., Dixon, P. B., Rimmer, M. T. and Van Heerden, J. (2014) </w:t>
      </w:r>
      <w:r w:rsidRPr="00637B77">
        <w:rPr>
          <w:i/>
          <w:iCs/>
          <w:noProof/>
          <w:szCs w:val="24"/>
        </w:rPr>
        <w:t xml:space="preserve">The Impact of </w:t>
      </w:r>
      <w:r w:rsidRPr="00637B77">
        <w:rPr>
          <w:i/>
          <w:iCs/>
          <w:noProof/>
          <w:szCs w:val="24"/>
        </w:rPr>
        <w:lastRenderedPageBreak/>
        <w:t>the 2014 Platinum Mining Strike in South Africa: An Economy-Wide Analysis</w:t>
      </w:r>
      <w:r w:rsidRPr="00637B77">
        <w:rPr>
          <w:noProof/>
          <w:szCs w:val="24"/>
        </w:rPr>
        <w:t>. Available at: https://www.up.ac.za/media/shared/61/WP/wp_2014_72.zp39321.pdf (Accessed: 3 November 2018).</w:t>
      </w:r>
    </w:p>
    <w:p w14:paraId="71032F31"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Bonnefon, J. F., Shariff, A. and Rahwan, I. (2016) ‘The social dilemma of autonomous vehicles’, </w:t>
      </w:r>
      <w:r w:rsidRPr="00637B77">
        <w:rPr>
          <w:i/>
          <w:iCs/>
          <w:noProof/>
          <w:szCs w:val="24"/>
        </w:rPr>
        <w:t>Science</w:t>
      </w:r>
      <w:r w:rsidRPr="00637B77">
        <w:rPr>
          <w:noProof/>
          <w:szCs w:val="24"/>
        </w:rPr>
        <w:t>, 352(6293), pp. 1573–1576. doi: 10.1126/science.aaf2654.</w:t>
      </w:r>
    </w:p>
    <w:p w14:paraId="22365F2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de Bruin, B. and Floridi, L. (2017) ‘The Ethics of Cloud Computing’, </w:t>
      </w:r>
      <w:r w:rsidRPr="00637B77">
        <w:rPr>
          <w:i/>
          <w:iCs/>
          <w:noProof/>
          <w:szCs w:val="24"/>
        </w:rPr>
        <w:t>Science and Engineering Ethics</w:t>
      </w:r>
      <w:r w:rsidRPr="00637B77">
        <w:rPr>
          <w:noProof/>
          <w:szCs w:val="24"/>
        </w:rPr>
        <w:t>, 23(1), pp. 21–39. doi: 10.1007/s11948-016-9759-0.</w:t>
      </w:r>
    </w:p>
    <w:p w14:paraId="1AEDAB8C"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Bynum, T. (2016) </w:t>
      </w:r>
      <w:r w:rsidRPr="00637B77">
        <w:rPr>
          <w:i/>
          <w:iCs/>
          <w:noProof/>
          <w:szCs w:val="24"/>
        </w:rPr>
        <w:t>Computer and Information Ethics</w:t>
      </w:r>
      <w:r w:rsidRPr="00637B77">
        <w:rPr>
          <w:noProof/>
          <w:szCs w:val="24"/>
        </w:rPr>
        <w:t>. Winter 201. Edited by Edward N. Zalta. Metaphysics Research Lab, Stanford University. Available at: https://plato.stanford.edu/entries/ethics-computer/ (Accessed: 25 March 2018).</w:t>
      </w:r>
    </w:p>
    <w:p w14:paraId="2ADAD2CE"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Carter, P., Laurie, G. T. and Dixon-Woods, M. (2015) ‘The social licence for research: why care.data ran into trouble’, </w:t>
      </w:r>
      <w:r w:rsidRPr="00637B77">
        <w:rPr>
          <w:i/>
          <w:iCs/>
          <w:noProof/>
          <w:szCs w:val="24"/>
        </w:rPr>
        <w:t>J Med Ethics</w:t>
      </w:r>
      <w:r w:rsidRPr="00637B77">
        <w:rPr>
          <w:noProof/>
          <w:szCs w:val="24"/>
        </w:rPr>
        <w:t>, 41, pp. 404–409. doi: 10.1136/medethics-2014-102374.</w:t>
      </w:r>
    </w:p>
    <w:p w14:paraId="27D6047A"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CAT (2018) </w:t>
      </w:r>
      <w:r w:rsidRPr="00637B77">
        <w:rPr>
          <w:i/>
          <w:iCs/>
          <w:noProof/>
          <w:szCs w:val="24"/>
        </w:rPr>
        <w:t>793F Mining Truck</w:t>
      </w:r>
      <w:r w:rsidRPr="00637B77">
        <w:rPr>
          <w:noProof/>
          <w:szCs w:val="24"/>
        </w:rPr>
        <w:t>. Available at: https://www.cat.com/en_ZA/products/new/equipment/off-highway-trucks/mining-trucks/18092621.html.</w:t>
      </w:r>
    </w:p>
    <w:p w14:paraId="5876756A"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Chiou, W.-B., Wan, P.-H. and Wan, C.-S. (2012) ‘A new look at software piracy: Soft lifting primes an inauthentic sense of self, prompting further unethical behavior’, </w:t>
      </w:r>
      <w:r w:rsidRPr="00637B77">
        <w:rPr>
          <w:i/>
          <w:iCs/>
          <w:noProof/>
          <w:szCs w:val="24"/>
        </w:rPr>
        <w:t>Int. J. Human-Computer Studies</w:t>
      </w:r>
      <w:r w:rsidRPr="00637B77">
        <w:rPr>
          <w:noProof/>
          <w:szCs w:val="24"/>
        </w:rPr>
        <w:t>, 70, pp. 107–115. doi: 10.1016/j.ijhcs.2011.09.001.</w:t>
      </w:r>
    </w:p>
    <w:p w14:paraId="53834D15"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Eden, G., Jirotka, M. and Stahl, B. (2013) ‘Responsible research and innovation: Critical reflection into the potential social consequences of ICT’, in </w:t>
      </w:r>
      <w:r w:rsidRPr="00637B77">
        <w:rPr>
          <w:i/>
          <w:iCs/>
          <w:noProof/>
          <w:szCs w:val="24"/>
        </w:rPr>
        <w:t>Proceedings - International Conference on Research Challenges in Information Science</w:t>
      </w:r>
      <w:r w:rsidRPr="00637B77">
        <w:rPr>
          <w:noProof/>
          <w:szCs w:val="24"/>
        </w:rPr>
        <w:t>. doi: 10.1109/RCIS.2013.6577706.</w:t>
      </w:r>
    </w:p>
    <w:p w14:paraId="6F30F5D8"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Ess, C. (2008) ‘Luciano Floridi’s philosophy of information and information ethics: Critical reflections and the state of the art’, </w:t>
      </w:r>
      <w:r w:rsidRPr="00637B77">
        <w:rPr>
          <w:i/>
          <w:iCs/>
          <w:noProof/>
          <w:szCs w:val="24"/>
        </w:rPr>
        <w:t>Ethics and Information Technology</w:t>
      </w:r>
      <w:r w:rsidRPr="00637B77">
        <w:rPr>
          <w:noProof/>
          <w:szCs w:val="24"/>
        </w:rPr>
        <w:t>, 10(2–3), pp. 89–96. doi: 10.1007/s10676-008-9172-8.</w:t>
      </w:r>
    </w:p>
    <w:p w14:paraId="445449C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European Union (2012) ‘CHARTER OF FUNDAMENTAL RIGHTS OF THE EUROPEAN UNION’, </w:t>
      </w:r>
      <w:r w:rsidRPr="00637B77">
        <w:rPr>
          <w:i/>
          <w:iCs/>
          <w:noProof/>
          <w:szCs w:val="24"/>
        </w:rPr>
        <w:t>Official Journal of the European Union (OJ)</w:t>
      </w:r>
      <w:r w:rsidRPr="00637B77">
        <w:rPr>
          <w:noProof/>
          <w:szCs w:val="24"/>
        </w:rPr>
        <w:t xml:space="preserve">, 326(2), pp. 391–407. Available at: </w:t>
      </w:r>
      <w:r w:rsidRPr="00637B77">
        <w:rPr>
          <w:noProof/>
          <w:szCs w:val="24"/>
        </w:rPr>
        <w:lastRenderedPageBreak/>
        <w:t>https://eur-lex.europa.eu/legal-content/EN/TXT/PDF/?uri=CELEX:C2012/326/02&amp;from=EN (Accessed: 10 June 2018).</w:t>
      </w:r>
    </w:p>
    <w:p w14:paraId="709FC0FE"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European Union (2016) ‘Regulation 2016/679 of the European parliament and the Council of the European Union’, </w:t>
      </w:r>
      <w:r w:rsidRPr="00637B77">
        <w:rPr>
          <w:i/>
          <w:iCs/>
          <w:noProof/>
          <w:szCs w:val="24"/>
        </w:rPr>
        <w:t>Official Journal of the European Union (OJ)</w:t>
      </w:r>
      <w:r w:rsidRPr="00637B77">
        <w:rPr>
          <w:noProof/>
          <w:szCs w:val="24"/>
        </w:rPr>
        <w:t>, 119(59), pp. 1–88. doi: http://eur-lex.europa.eu/pri/en/oj/dat/2003/l_285/l_28520031101en00330037.pdf.</w:t>
      </w:r>
    </w:p>
    <w:p w14:paraId="3BBBBEB8"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loridi, L. (2008) ‘Information ethics: A Reappraisal’, </w:t>
      </w:r>
      <w:r w:rsidRPr="00637B77">
        <w:rPr>
          <w:i/>
          <w:iCs/>
          <w:noProof/>
          <w:szCs w:val="24"/>
        </w:rPr>
        <w:t>Ethics and Information Technology</w:t>
      </w:r>
      <w:r w:rsidRPr="00637B77">
        <w:rPr>
          <w:noProof/>
          <w:szCs w:val="24"/>
        </w:rPr>
        <w:t>, 10(2–3), pp. 189–204. doi: 10.1007/s10676-008-9176-4.</w:t>
      </w:r>
    </w:p>
    <w:p w14:paraId="2C9068C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loridi, L. (2013) ‘Distributed Morality in an Information Society’, </w:t>
      </w:r>
      <w:r w:rsidRPr="00637B77">
        <w:rPr>
          <w:i/>
          <w:iCs/>
          <w:noProof/>
          <w:szCs w:val="24"/>
        </w:rPr>
        <w:t>Science and Engineering Ethics</w:t>
      </w:r>
      <w:r w:rsidRPr="00637B77">
        <w:rPr>
          <w:noProof/>
          <w:szCs w:val="24"/>
        </w:rPr>
        <w:t>, 19(3), pp. 727–743. doi: 10.1007/s11948-012-9413-4.</w:t>
      </w:r>
    </w:p>
    <w:p w14:paraId="3B110651"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loridi, L. (2015) </w:t>
      </w:r>
      <w:r w:rsidRPr="00637B77">
        <w:rPr>
          <w:i/>
          <w:iCs/>
          <w:noProof/>
          <w:szCs w:val="24"/>
        </w:rPr>
        <w:t>The onlife manifesto</w:t>
      </w:r>
      <w:r w:rsidRPr="00637B77">
        <w:rPr>
          <w:noProof/>
          <w:szCs w:val="24"/>
        </w:rPr>
        <w:t>. Springer. doi: 10.1007/978-3-319-04093-6.</w:t>
      </w:r>
    </w:p>
    <w:p w14:paraId="172C31B6"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oot, P. (1967) ‘The Problem of Abortion and the Doctrine of the Double Effect’, </w:t>
      </w:r>
      <w:r w:rsidRPr="00637B77">
        <w:rPr>
          <w:i/>
          <w:iCs/>
          <w:noProof/>
          <w:szCs w:val="24"/>
        </w:rPr>
        <w:t>Oxford Review</w:t>
      </w:r>
      <w:r w:rsidRPr="00637B77">
        <w:rPr>
          <w:noProof/>
          <w:szCs w:val="24"/>
        </w:rPr>
        <w:t>, 5, pp. 5–15. Available at: https://philpapers.org/archive/footpo-2.pdf (Accessed: 15 November 2018).</w:t>
      </w:r>
    </w:p>
    <w:p w14:paraId="157BD642"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rison, A.-K., Wintersberger, P. and Riener, A. (2016) ‘First Person Trolley Problem: Evaluation of Drivers’ Ethical Decisions in a Driving Simulator’, in </w:t>
      </w:r>
      <w:r w:rsidRPr="00637B77">
        <w:rPr>
          <w:i/>
          <w:iCs/>
          <w:noProof/>
          <w:szCs w:val="24"/>
        </w:rPr>
        <w:t>Adjunct Proceedings of the 8th International Conference on Automotive User Interfaces and Interactive Vehicular Applications</w:t>
      </w:r>
      <w:r w:rsidRPr="00637B77">
        <w:rPr>
          <w:noProof/>
          <w:szCs w:val="24"/>
        </w:rPr>
        <w:t>, pp. 117–122. doi: 10.1145/3004323.3004336.</w:t>
      </w:r>
    </w:p>
    <w:p w14:paraId="4AD74BDC"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Fröhlich, P., Sackl, A., Trösterer, S., Meschtscherjakov, A., Diamond, L., Tscheligi, M., Frölich, P., Sackl, A., Trösterer, S., Meschtscherjakov, A., Diamond, L. and Tscheligi, M. (2018) ‘Acceptance Factors for Future Workplaces in Highly Automated Trucks’, in </w:t>
      </w:r>
      <w:r w:rsidRPr="00637B77">
        <w:rPr>
          <w:i/>
          <w:iCs/>
          <w:noProof/>
          <w:szCs w:val="24"/>
        </w:rPr>
        <w:t>Proceedings of the 10th International Conference on Automotive User Interfaces and Interactive Vehicular Applications</w:t>
      </w:r>
      <w:r w:rsidRPr="00637B77">
        <w:rPr>
          <w:noProof/>
          <w:szCs w:val="24"/>
        </w:rPr>
        <w:t>. New York, NY, USA: ACM (AutomotiveUI ’18), pp. 129–136. doi: 10.1145/3239060.3240446.</w:t>
      </w:r>
    </w:p>
    <w:p w14:paraId="4086255E"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Gogoll, J. and Müller, J. F. (2017) ‘Autonomous Cars: In Favor of a Mandatory Ethics Setting’, </w:t>
      </w:r>
      <w:r w:rsidRPr="00637B77">
        <w:rPr>
          <w:i/>
          <w:iCs/>
          <w:noProof/>
          <w:szCs w:val="24"/>
        </w:rPr>
        <w:t>Science and Engineering Ethics</w:t>
      </w:r>
      <w:r w:rsidRPr="00637B77">
        <w:rPr>
          <w:noProof/>
          <w:szCs w:val="24"/>
        </w:rPr>
        <w:t>, 23(3), pp. 681–700. doi: 10.1007/s11948-016-9806-x.</w:t>
      </w:r>
    </w:p>
    <w:p w14:paraId="755456F2"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Group World Bank (2016) </w:t>
      </w:r>
      <w:r w:rsidRPr="00637B77">
        <w:rPr>
          <w:i/>
          <w:iCs/>
          <w:noProof/>
          <w:szCs w:val="24"/>
        </w:rPr>
        <w:t>Commodity Markets Outlook, January 2016</w:t>
      </w:r>
      <w:r w:rsidRPr="00637B77">
        <w:rPr>
          <w:noProof/>
          <w:szCs w:val="24"/>
        </w:rPr>
        <w:t xml:space="preserve">. Washington, DC. Available at: </w:t>
      </w:r>
      <w:r w:rsidRPr="00637B77">
        <w:rPr>
          <w:noProof/>
          <w:szCs w:val="24"/>
        </w:rPr>
        <w:lastRenderedPageBreak/>
        <w:t>https://openknowledge.worldbank.org/bitstream/handle/10986/23680/CMOJan2016FullReport.pdf?sequence=1&amp;isAllowed=y (Accessed: 3 November 2018).</w:t>
      </w:r>
    </w:p>
    <w:p w14:paraId="3F986CE9"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Gumede, H. (2018) ‘The socio-economic effects of mechanising and / or modernising hard rock mines in South Africa’, </w:t>
      </w:r>
      <w:r w:rsidRPr="00637B77">
        <w:rPr>
          <w:i/>
          <w:iCs/>
          <w:noProof/>
          <w:szCs w:val="24"/>
        </w:rPr>
        <w:t>South African Journal of Economic and Management Sciences</w:t>
      </w:r>
      <w:r w:rsidRPr="00637B77">
        <w:rPr>
          <w:noProof/>
          <w:szCs w:val="24"/>
        </w:rPr>
        <w:t>, 21(1), pp. 1–11. doi: 10.4102/sajems.v21i1.1848.</w:t>
      </w:r>
    </w:p>
    <w:p w14:paraId="55970F2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Hermanus, M. (2017) ‘Mining redesigned - innovation and technology needs for the future - a South African perspective’, </w:t>
      </w:r>
      <w:r w:rsidRPr="00637B77">
        <w:rPr>
          <w:i/>
          <w:iCs/>
          <w:noProof/>
          <w:szCs w:val="24"/>
        </w:rPr>
        <w:t>Journal of the Southern African Institute of Mining and Metallurgy</w:t>
      </w:r>
      <w:r w:rsidRPr="00637B77">
        <w:rPr>
          <w:noProof/>
          <w:szCs w:val="24"/>
        </w:rPr>
        <w:t>. scieloza, 117, pp. 811–818. doi: 10.17159/2411-9717/2017/v117n8a12.</w:t>
      </w:r>
    </w:p>
    <w:p w14:paraId="1F2DCD60"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Hevelke, A. and Nida-Rümelin, J. (2015) ‘Responsibility for crashes of autonomous vehicles: an ethical analysis’, </w:t>
      </w:r>
      <w:r w:rsidRPr="00637B77">
        <w:rPr>
          <w:i/>
          <w:iCs/>
          <w:noProof/>
          <w:szCs w:val="24"/>
        </w:rPr>
        <w:t>Science and engineering ethics</w:t>
      </w:r>
      <w:r w:rsidRPr="00637B77">
        <w:rPr>
          <w:noProof/>
          <w:szCs w:val="24"/>
        </w:rPr>
        <w:t>. Springer, 21(3), pp. 619–630.</w:t>
      </w:r>
    </w:p>
    <w:p w14:paraId="3B2C8CCE"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Hlatshwayo, S. and Saxegaard, M. (2016) </w:t>
      </w:r>
      <w:r w:rsidRPr="00637B77">
        <w:rPr>
          <w:i/>
          <w:iCs/>
          <w:noProof/>
          <w:szCs w:val="24"/>
        </w:rPr>
        <w:t>The Consequences of Policy Uncertainty: Disconnects and Dilutions in the South African Real Effective Exchange Rate-Export Relationship</w:t>
      </w:r>
      <w:r w:rsidRPr="00637B77">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372285C4"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Van Den Hoven, J. (2017) ‘Ethics for the Digital Age: Where Are the Moral Specs?’, in Werthner, H. and van Harmelen, F. (eds) </w:t>
      </w:r>
      <w:r w:rsidRPr="00637B77">
        <w:rPr>
          <w:i/>
          <w:iCs/>
          <w:noProof/>
          <w:szCs w:val="24"/>
        </w:rPr>
        <w:t>Informatics in the Future</w:t>
      </w:r>
      <w:r w:rsidRPr="00637B77">
        <w:rPr>
          <w:noProof/>
          <w:szCs w:val="24"/>
        </w:rPr>
        <w:t>, pp. 65–76. doi: 10.1007/978-3-319-55735-9_6.</w:t>
      </w:r>
    </w:p>
    <w:p w14:paraId="42727C41"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Hyder, Z., Siau, K. and Nah, F. F.-H. (2018) ‘Use of Artificial Intelligence , Machine Learning, and Autonomous Technologies in the Mining Industry’, in </w:t>
      </w:r>
      <w:r w:rsidRPr="00637B77">
        <w:rPr>
          <w:i/>
          <w:iCs/>
          <w:noProof/>
          <w:szCs w:val="24"/>
        </w:rPr>
        <w:t>Thirteenth Midwest Association for Information Systems Conference (MWAIS)</w:t>
      </w:r>
      <w:r w:rsidRPr="00637B77">
        <w:rPr>
          <w:noProof/>
          <w:szCs w:val="24"/>
        </w:rPr>
        <w:t>, pp. 1–5. doi: 10.17818/NM/2015/SI8.</w:t>
      </w:r>
    </w:p>
    <w:p w14:paraId="3D15B17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Kraemer, F., van Overveld, K. and Peterson, M. (2011) ‘Is there an ethics of algorithms?’, </w:t>
      </w:r>
      <w:r w:rsidRPr="00637B77">
        <w:rPr>
          <w:i/>
          <w:iCs/>
          <w:noProof/>
          <w:szCs w:val="24"/>
        </w:rPr>
        <w:t>Ethics and Information Technology</w:t>
      </w:r>
      <w:r w:rsidRPr="00637B77">
        <w:rPr>
          <w:noProof/>
          <w:szCs w:val="24"/>
        </w:rPr>
        <w:t>, 13(3), pp. 251–260. doi: 10.1007/s10676-010-9233-7.</w:t>
      </w:r>
    </w:p>
    <w:p w14:paraId="0445F2A2"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Leonelli, S. (2018) ‘Locating ethics in data science: responsibility and accountability in </w:t>
      </w:r>
      <w:r w:rsidRPr="00637B77">
        <w:rPr>
          <w:noProof/>
          <w:szCs w:val="24"/>
        </w:rPr>
        <w:lastRenderedPageBreak/>
        <w:t>global and distributed knowledge production systems’. doi: 10.1098/rsta.2016.0122.</w:t>
      </w:r>
    </w:p>
    <w:p w14:paraId="0A79E082"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Levy, F. (2018) ‘Computers and populism: artificial intelligence, jobs, and politics in the near term’, </w:t>
      </w:r>
      <w:r w:rsidRPr="00637B77">
        <w:rPr>
          <w:i/>
          <w:iCs/>
          <w:noProof/>
          <w:szCs w:val="24"/>
        </w:rPr>
        <w:t>Oxford Review of Economic Policy</w:t>
      </w:r>
      <w:r w:rsidRPr="00637B77">
        <w:rPr>
          <w:noProof/>
          <w:szCs w:val="24"/>
        </w:rPr>
        <w:t>, 34(3), pp. 393–417. doi: 10.1093/oxrep/gry004.</w:t>
      </w:r>
    </w:p>
    <w:p w14:paraId="00A6A2CA"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Maner, W. (1980) ‘Starter kit in computer ethics’, </w:t>
      </w:r>
      <w:r w:rsidRPr="00637B77">
        <w:rPr>
          <w:i/>
          <w:iCs/>
          <w:noProof/>
          <w:szCs w:val="24"/>
        </w:rPr>
        <w:t>Hyde Park, NY: Helvetia Press and the National Information and Resource Center for Teaching Philosophy</w:t>
      </w:r>
      <w:r w:rsidRPr="00637B77">
        <w:rPr>
          <w:noProof/>
          <w:szCs w:val="24"/>
        </w:rPr>
        <w:t>.</w:t>
      </w:r>
    </w:p>
    <w:p w14:paraId="13BFBE68"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Matthias, A. (2004) ‘The responsibility gap: Ascribing responsibility for the actions of learning automata’, </w:t>
      </w:r>
      <w:r w:rsidRPr="00637B77">
        <w:rPr>
          <w:i/>
          <w:iCs/>
          <w:noProof/>
          <w:szCs w:val="24"/>
        </w:rPr>
        <w:t>Ethics and Information Technology</w:t>
      </w:r>
      <w:r w:rsidRPr="00637B77">
        <w:rPr>
          <w:noProof/>
          <w:szCs w:val="24"/>
        </w:rPr>
        <w:t>, 6(3), pp. 175–183. doi: 10.1007/s10676-004-3422-1.</w:t>
      </w:r>
    </w:p>
    <w:p w14:paraId="3DF856E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Mizani, M. A. and Baykal, N. (2007) ‘A software platform to analyse the ethical issues of electronic patient privary policy: The S3P example’, </w:t>
      </w:r>
      <w:r w:rsidRPr="00637B77">
        <w:rPr>
          <w:i/>
          <w:iCs/>
          <w:noProof/>
          <w:szCs w:val="24"/>
        </w:rPr>
        <w:t>Journal of Medical Ethics</w:t>
      </w:r>
      <w:r w:rsidRPr="00637B77">
        <w:rPr>
          <w:noProof/>
          <w:szCs w:val="24"/>
        </w:rPr>
        <w:t>, 33(12), pp. 695–698. doi: 10.1136/jme.2006.018473.</w:t>
      </w:r>
    </w:p>
    <w:p w14:paraId="7B2AA6F5"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Moolman, V. (2018) </w:t>
      </w:r>
      <w:r w:rsidRPr="00637B77">
        <w:rPr>
          <w:i/>
          <w:iCs/>
          <w:noProof/>
          <w:szCs w:val="24"/>
        </w:rPr>
        <w:t>Autonomous mining vehicle test at SA coal mine successfully completed</w:t>
      </w:r>
      <w:r w:rsidRPr="00637B77">
        <w:rPr>
          <w:noProof/>
          <w:szCs w:val="24"/>
        </w:rPr>
        <w:t xml:space="preserve">, </w:t>
      </w:r>
      <w:r w:rsidRPr="00637B77">
        <w:rPr>
          <w:i/>
          <w:iCs/>
          <w:noProof/>
          <w:szCs w:val="24"/>
        </w:rPr>
        <w:t>MINING WEEKLY</w:t>
      </w:r>
      <w:r w:rsidRPr="00637B77">
        <w:rPr>
          <w:noProof/>
          <w:szCs w:val="24"/>
        </w:rPr>
        <w:t>. Available at: http://m.miningweekly.com/article/autonomous-mining-vehicle-test-at-sa-coal-mine-successfully-completed-2018-05-11/rep_id:3861 (Accessed: 28 October 2018).</w:t>
      </w:r>
    </w:p>
    <w:p w14:paraId="2E53EEA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Moor, J. H. (1985) ‘What is Computer Ethics?’, pp. 67–69. Available at: https://pdfs.semanticscholar.org/2b26/2968529c25ebc2647f58cbb50a46fffcce17.pdf (Accessed: 25 March 2018).</w:t>
      </w:r>
    </w:p>
    <w:p w14:paraId="64F75B00"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NHTSA (2016) ‘Federal Automated Vehicles Policy’, pp. 1–116. doi: 12507-091216-v9.</w:t>
      </w:r>
    </w:p>
    <w:p w14:paraId="006B0325"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Nyholm, S. and Smids, J. (2016) ‘The Ethics of Accident-Algorithms for Self-Driving Cars: an Applied Trolley Problem?’, </w:t>
      </w:r>
      <w:r w:rsidRPr="00637B77">
        <w:rPr>
          <w:i/>
          <w:iCs/>
          <w:noProof/>
          <w:szCs w:val="24"/>
        </w:rPr>
        <w:t>Ethical Theory and Moral Practice</w:t>
      </w:r>
      <w:r w:rsidRPr="00637B77">
        <w:rPr>
          <w:noProof/>
          <w:szCs w:val="24"/>
        </w:rPr>
        <w:t>, 19, pp. 1275–1289. doi: 10.1007/s10677-016-9745-2.</w:t>
      </w:r>
    </w:p>
    <w:p w14:paraId="24644463"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PWC (2014) ‘Highlighting trends in the South African mining industry’, </w:t>
      </w:r>
      <w:r w:rsidRPr="00637B77">
        <w:rPr>
          <w:i/>
          <w:iCs/>
          <w:noProof/>
          <w:szCs w:val="24"/>
        </w:rPr>
        <w:t>SA Mine</w:t>
      </w:r>
      <w:r w:rsidRPr="00637B77">
        <w:rPr>
          <w:noProof/>
          <w:szCs w:val="24"/>
        </w:rPr>
        <w:t>, 6(November). Available at: www.pwc.co.za/mining (Accessed: 3 November 2018).</w:t>
      </w:r>
    </w:p>
    <w:p w14:paraId="35A0484F"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Sapsford, R. (2007) ‘Survey Research’. London: SAGE Publications, Ltd, pp. 13–48. doi: 10.4135/9780857024664.</w:t>
      </w:r>
    </w:p>
    <w:p w14:paraId="6102C278"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lastRenderedPageBreak/>
        <w:t xml:space="preserve">Simon, J. (2016) ‘Value-Sensitive Design and Responsible Research and Innovation’, </w:t>
      </w:r>
      <w:r w:rsidRPr="00637B77">
        <w:rPr>
          <w:i/>
          <w:iCs/>
          <w:noProof/>
          <w:szCs w:val="24"/>
        </w:rPr>
        <w:t>The Ethics of Technology: Methods and Approaches</w:t>
      </w:r>
      <w:r w:rsidRPr="00637B77">
        <w:rPr>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41EB6DEE"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ousa, N., Almeida, A., Coutinho-Rodrigues, J. and Natividade-Jesus, E. (2017) ‘Dawn of autonomous vehicles: review and challenges ahead’, </w:t>
      </w:r>
      <w:r w:rsidRPr="00637B77">
        <w:rPr>
          <w:i/>
          <w:iCs/>
          <w:noProof/>
          <w:szCs w:val="24"/>
        </w:rPr>
        <w:t>Proceedings of the Institution of Civil Engineers - Municipal Engineer</w:t>
      </w:r>
      <w:r w:rsidRPr="00637B77">
        <w:rPr>
          <w:noProof/>
          <w:szCs w:val="24"/>
        </w:rPr>
        <w:t>, 171(1), pp. 3–14. doi: 10.1680/jmuen.16.00063.</w:t>
      </w:r>
    </w:p>
    <w:p w14:paraId="7FE5125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tahl, B. C. (2012) ‘Morality, Ethics, and Reflection: A Categorization of Normative IS Research’, </w:t>
      </w:r>
      <w:r w:rsidRPr="00637B77">
        <w:rPr>
          <w:i/>
          <w:iCs/>
          <w:noProof/>
          <w:szCs w:val="24"/>
        </w:rPr>
        <w:t>Journal of the Association for Information Systems</w:t>
      </w:r>
      <w:r w:rsidRPr="00637B77">
        <w:rPr>
          <w:noProof/>
          <w:szCs w:val="24"/>
        </w:rPr>
        <w:t>, 13(8), pp. 636–656. Available at: http://search.proquest.com.ezproxylocal.library.nova.edu/docview/1039704452?accountid=6579.</w:t>
      </w:r>
    </w:p>
    <w:p w14:paraId="11FE378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tahl, B. C. (2013) ‘Responsible research and innovation: The role of privacy in an emerging framework’, </w:t>
      </w:r>
      <w:r w:rsidRPr="00637B77">
        <w:rPr>
          <w:i/>
          <w:iCs/>
          <w:noProof/>
          <w:szCs w:val="24"/>
        </w:rPr>
        <w:t>Science and Public Policy</w:t>
      </w:r>
      <w:r w:rsidRPr="00637B77">
        <w:rPr>
          <w:noProof/>
          <w:szCs w:val="24"/>
        </w:rPr>
        <w:t>, 40(6), pp. 708–716. doi: 10.1093/scipol/sct067.</w:t>
      </w:r>
    </w:p>
    <w:p w14:paraId="60A5034B"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tahl, B. C., Eden, G. and Jirotka, M. (2013) ‘Responsible Research and Innovation in Information and Communication Technology: Identifying and Engaging with the Ethical Implications of ICTs’, in </w:t>
      </w:r>
      <w:r w:rsidRPr="00637B77">
        <w:rPr>
          <w:i/>
          <w:iCs/>
          <w:noProof/>
          <w:szCs w:val="24"/>
        </w:rPr>
        <w:t>Responsible Innovation: Managing the Responsible Emergence of Science and Innovation in Society</w:t>
      </w:r>
      <w:r w:rsidRPr="00637B77">
        <w:rPr>
          <w:noProof/>
          <w:szCs w:val="24"/>
        </w:rPr>
        <w:t>. Wiley-Blackwell, pp. 199–218. doi: 10.1002/9781118551424.ch11.</w:t>
      </w:r>
    </w:p>
    <w:p w14:paraId="357C3880"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tahl, B. C., Eden, G., Jirotka, M. and Coeckelbergh, M. (2014) ‘From computer ethics to responsible research and innovation in ICT: The transition of reference discourses informing ethics-related research in information systems’, </w:t>
      </w:r>
      <w:r w:rsidRPr="00637B77">
        <w:rPr>
          <w:i/>
          <w:iCs/>
          <w:noProof/>
          <w:szCs w:val="24"/>
        </w:rPr>
        <w:t>Information &amp; Management</w:t>
      </w:r>
      <w:r w:rsidRPr="00637B77">
        <w:rPr>
          <w:noProof/>
          <w:szCs w:val="24"/>
        </w:rPr>
        <w:t>, 51, pp. 810–818. doi: 10.1016/j.im.2014.01.001.</w:t>
      </w:r>
    </w:p>
    <w:p w14:paraId="799061AF"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Stahl, B. C., Timmermans, J., Daniel, B. and Mittelstadt, B. D. (2016) ‘The Ethics of Computing: A Survey of the Computing-Oriented Literature’, </w:t>
      </w:r>
      <w:r w:rsidRPr="00637B77">
        <w:rPr>
          <w:i/>
          <w:iCs/>
          <w:noProof/>
          <w:szCs w:val="24"/>
        </w:rPr>
        <w:t>ACM Computing Surveys</w:t>
      </w:r>
      <w:r w:rsidRPr="00637B77">
        <w:rPr>
          <w:noProof/>
          <w:szCs w:val="24"/>
        </w:rPr>
        <w:t xml:space="preserve">, </w:t>
      </w:r>
      <w:r w:rsidRPr="00637B77">
        <w:rPr>
          <w:noProof/>
          <w:szCs w:val="24"/>
        </w:rPr>
        <w:lastRenderedPageBreak/>
        <w:t>48(4), pp. 1–38. doi: 10.1145/2871196.</w:t>
      </w:r>
    </w:p>
    <w:p w14:paraId="330078F3"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Warren, S. D. and Brandeis, L. D. (1890) ‘The Right to Privacy’, </w:t>
      </w:r>
      <w:r w:rsidRPr="00637B77">
        <w:rPr>
          <w:i/>
          <w:iCs/>
          <w:noProof/>
          <w:szCs w:val="24"/>
        </w:rPr>
        <w:t>Source: Harvard Law Review</w:t>
      </w:r>
      <w:r w:rsidRPr="00637B77">
        <w:rPr>
          <w:noProof/>
          <w:szCs w:val="24"/>
        </w:rPr>
        <w:t>, 4(5), pp. 193–220. Available at: http://www.jstor.org/stable/1321160 (Accessed: 24 March 2018).</w:t>
      </w:r>
    </w:p>
    <w:p w14:paraId="342CDE37"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Wilson, J. R. and Scheutz, M. (2015) ‘A model of empathy to shape trolley problem moral judgements’, in </w:t>
      </w:r>
      <w:r w:rsidRPr="00637B77">
        <w:rPr>
          <w:i/>
          <w:iCs/>
          <w:noProof/>
          <w:szCs w:val="24"/>
        </w:rPr>
        <w:t>Affective Computing and Intelligent Interaction (ACII), 2015 International Conference on</w:t>
      </w:r>
      <w:r w:rsidRPr="00637B77">
        <w:rPr>
          <w:noProof/>
          <w:szCs w:val="24"/>
        </w:rPr>
        <w:t>, pp. 112–118. Available at: http://affectivecognition.com/docs/empathy_trolley.pdf (Accessed: 15 November 2018).</w:t>
      </w:r>
    </w:p>
    <w:p w14:paraId="3855B8F3" w14:textId="77777777" w:rsidR="00637B77" w:rsidRPr="00637B77" w:rsidRDefault="00637B77" w:rsidP="00637B77">
      <w:pPr>
        <w:widowControl w:val="0"/>
        <w:autoSpaceDE w:val="0"/>
        <w:autoSpaceDN w:val="0"/>
        <w:adjustRightInd w:val="0"/>
        <w:spacing w:line="360" w:lineRule="auto"/>
        <w:rPr>
          <w:noProof/>
          <w:szCs w:val="24"/>
        </w:rPr>
      </w:pPr>
      <w:r w:rsidRPr="00637B77">
        <w:rPr>
          <w:noProof/>
          <w:szCs w:val="24"/>
        </w:rPr>
        <w:t xml:space="preserve">Wiltshire, T. J. (2015) ‘A Prospective Framework for the Design of Ideal Artificial Moral Agents: Insights from the Science of Heroism in Humans’, </w:t>
      </w:r>
      <w:r w:rsidRPr="00637B77">
        <w:rPr>
          <w:i/>
          <w:iCs/>
          <w:noProof/>
          <w:szCs w:val="24"/>
        </w:rPr>
        <w:t>Minds and Machines</w:t>
      </w:r>
      <w:r w:rsidRPr="00637B77">
        <w:rPr>
          <w:noProof/>
          <w:szCs w:val="24"/>
        </w:rPr>
        <w:t>, 25(1), pp. 57–71. doi: 10.1007/s11023-015-9361-2.</w:t>
      </w:r>
    </w:p>
    <w:p w14:paraId="4BA51B5E" w14:textId="77777777" w:rsidR="00637B77" w:rsidRPr="00637B77" w:rsidRDefault="00637B77" w:rsidP="00637B77">
      <w:pPr>
        <w:widowControl w:val="0"/>
        <w:autoSpaceDE w:val="0"/>
        <w:autoSpaceDN w:val="0"/>
        <w:adjustRightInd w:val="0"/>
        <w:spacing w:line="360" w:lineRule="auto"/>
        <w:rPr>
          <w:noProof/>
        </w:rPr>
      </w:pPr>
      <w:r w:rsidRPr="00637B77">
        <w:rPr>
          <w:noProof/>
          <w:szCs w:val="24"/>
        </w:rPr>
        <w:t xml:space="preserve">Wiseman, Y. and Grinberg, I. (2018) ‘The Trolley Problem Version of Autonomous Vehicles’, </w:t>
      </w:r>
      <w:r w:rsidRPr="00637B77">
        <w:rPr>
          <w:i/>
          <w:iCs/>
          <w:noProof/>
          <w:szCs w:val="24"/>
        </w:rPr>
        <w:t>The Open Transportation Journal</w:t>
      </w:r>
      <w:r w:rsidRPr="00637B77">
        <w:rPr>
          <w:noProof/>
          <w:szCs w:val="24"/>
        </w:rPr>
        <w:t>, 12(1), pp. 105–113. doi: 10.2174/18744478018120100105.</w:t>
      </w:r>
    </w:p>
    <w:p w14:paraId="4E8D7F3A" w14:textId="411E14A7" w:rsidR="00451079" w:rsidRPr="00946CA0" w:rsidRDefault="00F8791C" w:rsidP="00D95545">
      <w:pPr>
        <w:spacing w:line="360" w:lineRule="auto"/>
        <w:jc w:val="both"/>
        <w:rPr>
          <w:b/>
          <w:szCs w:val="24"/>
        </w:rPr>
      </w:pPr>
      <w:r>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D41ACA">
      <w:headerReference w:type="default" r:id="rId8"/>
      <w:footerReference w:type="default" r:id="rId9"/>
      <w:pgSz w:w="12240" w:h="15840"/>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94EBC" w14:textId="77777777" w:rsidR="00F818AD" w:rsidRDefault="00F818AD" w:rsidP="009144AB">
      <w:pPr>
        <w:spacing w:after="0" w:line="240" w:lineRule="auto"/>
      </w:pPr>
      <w:r>
        <w:separator/>
      </w:r>
    </w:p>
  </w:endnote>
  <w:endnote w:type="continuationSeparator" w:id="0">
    <w:p w14:paraId="57B7BA68" w14:textId="77777777" w:rsidR="00F818AD" w:rsidRDefault="00F818AD"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4D19BB" w:rsidRPr="00AF1F3C" w:rsidRDefault="004D19BB">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4D19BB" w:rsidRPr="00AF1F3C" w:rsidRDefault="004D19BB">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057C5" w14:textId="77777777" w:rsidR="00F818AD" w:rsidRDefault="00F818AD" w:rsidP="009144AB">
      <w:pPr>
        <w:spacing w:after="0" w:line="240" w:lineRule="auto"/>
      </w:pPr>
      <w:r>
        <w:separator/>
      </w:r>
    </w:p>
  </w:footnote>
  <w:footnote w:type="continuationSeparator" w:id="0">
    <w:p w14:paraId="29AE5CCD" w14:textId="77777777" w:rsidR="00F818AD" w:rsidRDefault="00F818AD" w:rsidP="009144AB">
      <w:pPr>
        <w:spacing w:after="0" w:line="240" w:lineRule="auto"/>
      </w:pPr>
      <w:r>
        <w:continuationSeparator/>
      </w:r>
    </w:p>
  </w:footnote>
  <w:footnote w:id="1">
    <w:p w14:paraId="5D9250A8" w14:textId="4C1E0799" w:rsidR="004D19BB" w:rsidRDefault="004D19BB">
      <w:pPr>
        <w:pStyle w:val="FootnoteText"/>
      </w:pPr>
      <w:r>
        <w:rPr>
          <w:rStyle w:val="FootnoteReference"/>
        </w:rPr>
        <w:footnoteRef/>
      </w:r>
      <w:r>
        <w:t xml:space="preserve"> A platinum mine</w:t>
      </w:r>
    </w:p>
  </w:footnote>
  <w:footnote w:id="2">
    <w:p w14:paraId="498BAB9D" w14:textId="0FC308A2" w:rsidR="004D19BB" w:rsidRDefault="004D19BB">
      <w:pPr>
        <w:pStyle w:val="FootnoteText"/>
      </w:pPr>
      <w:r>
        <w:rPr>
          <w:rStyle w:val="FootnoteReference"/>
        </w:rPr>
        <w:footnoteRef/>
      </w:r>
      <w:r>
        <w:t xml:space="preserve"> A coal mine</w:t>
      </w:r>
    </w:p>
  </w:footnote>
  <w:footnote w:id="3">
    <w:p w14:paraId="576B2E29" w14:textId="3647D346" w:rsidR="004D19BB" w:rsidRDefault="004D19BB">
      <w:pPr>
        <w:pStyle w:val="FootnoteText"/>
      </w:pPr>
      <w:r>
        <w:rPr>
          <w:rStyle w:val="FootnoteReference"/>
        </w:rPr>
        <w:footnoteRef/>
      </w:r>
      <w:r>
        <w:t xml:space="preserve"> An iron ore mine</w:t>
      </w:r>
    </w:p>
  </w:footnote>
  <w:footnote w:id="4">
    <w:p w14:paraId="4A03B7FA" w14:textId="5D6C98B7" w:rsidR="004D19BB" w:rsidRPr="00695A0A" w:rsidRDefault="004D19BB">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404FAB62" w:rsidR="004D19BB" w:rsidRPr="000114FE" w:rsidRDefault="004D19BB">
    <w:pPr>
      <w:pStyle w:val="Header"/>
      <w:rPr>
        <w:sz w:val="18"/>
        <w:lang w:val="en-GB"/>
      </w:rPr>
    </w:pPr>
    <w:r>
      <w:rPr>
        <w:sz w:val="18"/>
        <w:lang w:val="en-GB"/>
      </w:rPr>
      <w:t>The 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BEAEAD0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color w:val="000000" w:themeColor="text1"/>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A587054"/>
    <w:multiLevelType w:val="hybridMultilevel"/>
    <w:tmpl w:val="200232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D0294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DF83671"/>
    <w:multiLevelType w:val="hybridMultilevel"/>
    <w:tmpl w:val="99CCB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C3119E"/>
    <w:multiLevelType w:val="hybridMultilevel"/>
    <w:tmpl w:val="3E4C7A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A1A2657"/>
    <w:multiLevelType w:val="hybridMultilevel"/>
    <w:tmpl w:val="15FE174A"/>
    <w:lvl w:ilvl="0" w:tplc="08090001">
      <w:start w:val="1"/>
      <w:numFmt w:val="bullet"/>
      <w:lvlText w:val=""/>
      <w:lvlJc w:val="left"/>
      <w:pPr>
        <w:ind w:left="788" w:hanging="360"/>
      </w:pPr>
      <w:rPr>
        <w:rFonts w:ascii="Symbol" w:hAnsi="Symbol" w:hint="default"/>
      </w:rPr>
    </w:lvl>
    <w:lvl w:ilvl="1" w:tplc="08090003" w:tentative="1">
      <w:start w:val="1"/>
      <w:numFmt w:val="bullet"/>
      <w:lvlText w:val="o"/>
      <w:lvlJc w:val="left"/>
      <w:pPr>
        <w:ind w:left="1508" w:hanging="360"/>
      </w:pPr>
      <w:rPr>
        <w:rFonts w:ascii="Courier New" w:hAnsi="Courier New" w:cs="Courier New" w:hint="default"/>
      </w:rPr>
    </w:lvl>
    <w:lvl w:ilvl="2" w:tplc="08090005" w:tentative="1">
      <w:start w:val="1"/>
      <w:numFmt w:val="bullet"/>
      <w:lvlText w:val=""/>
      <w:lvlJc w:val="left"/>
      <w:pPr>
        <w:ind w:left="2228" w:hanging="360"/>
      </w:pPr>
      <w:rPr>
        <w:rFonts w:ascii="Wingdings" w:hAnsi="Wingdings" w:hint="default"/>
      </w:rPr>
    </w:lvl>
    <w:lvl w:ilvl="3" w:tplc="08090001" w:tentative="1">
      <w:start w:val="1"/>
      <w:numFmt w:val="bullet"/>
      <w:lvlText w:val=""/>
      <w:lvlJc w:val="left"/>
      <w:pPr>
        <w:ind w:left="2948" w:hanging="360"/>
      </w:pPr>
      <w:rPr>
        <w:rFonts w:ascii="Symbol" w:hAnsi="Symbol" w:hint="default"/>
      </w:rPr>
    </w:lvl>
    <w:lvl w:ilvl="4" w:tplc="08090003" w:tentative="1">
      <w:start w:val="1"/>
      <w:numFmt w:val="bullet"/>
      <w:lvlText w:val="o"/>
      <w:lvlJc w:val="left"/>
      <w:pPr>
        <w:ind w:left="3668" w:hanging="360"/>
      </w:pPr>
      <w:rPr>
        <w:rFonts w:ascii="Courier New" w:hAnsi="Courier New" w:cs="Courier New" w:hint="default"/>
      </w:rPr>
    </w:lvl>
    <w:lvl w:ilvl="5" w:tplc="08090005" w:tentative="1">
      <w:start w:val="1"/>
      <w:numFmt w:val="bullet"/>
      <w:lvlText w:val=""/>
      <w:lvlJc w:val="left"/>
      <w:pPr>
        <w:ind w:left="4388" w:hanging="360"/>
      </w:pPr>
      <w:rPr>
        <w:rFonts w:ascii="Wingdings" w:hAnsi="Wingdings" w:hint="default"/>
      </w:rPr>
    </w:lvl>
    <w:lvl w:ilvl="6" w:tplc="08090001" w:tentative="1">
      <w:start w:val="1"/>
      <w:numFmt w:val="bullet"/>
      <w:lvlText w:val=""/>
      <w:lvlJc w:val="left"/>
      <w:pPr>
        <w:ind w:left="5108" w:hanging="360"/>
      </w:pPr>
      <w:rPr>
        <w:rFonts w:ascii="Symbol" w:hAnsi="Symbol" w:hint="default"/>
      </w:rPr>
    </w:lvl>
    <w:lvl w:ilvl="7" w:tplc="08090003" w:tentative="1">
      <w:start w:val="1"/>
      <w:numFmt w:val="bullet"/>
      <w:lvlText w:val="o"/>
      <w:lvlJc w:val="left"/>
      <w:pPr>
        <w:ind w:left="5828" w:hanging="360"/>
      </w:pPr>
      <w:rPr>
        <w:rFonts w:ascii="Courier New" w:hAnsi="Courier New" w:cs="Courier New" w:hint="default"/>
      </w:rPr>
    </w:lvl>
    <w:lvl w:ilvl="8" w:tplc="08090005" w:tentative="1">
      <w:start w:val="1"/>
      <w:numFmt w:val="bullet"/>
      <w:lvlText w:val=""/>
      <w:lvlJc w:val="left"/>
      <w:pPr>
        <w:ind w:left="6548" w:hanging="360"/>
      </w:pPr>
      <w:rPr>
        <w:rFonts w:ascii="Wingdings" w:hAnsi="Wingdings" w:hint="default"/>
      </w:rPr>
    </w:lvl>
  </w:abstractNum>
  <w:abstractNum w:abstractNumId="10" w15:restartNumberingAfterBreak="0">
    <w:nsid w:val="7D5C0F57"/>
    <w:multiLevelType w:val="hybridMultilevel"/>
    <w:tmpl w:val="558A1D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4"/>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8"/>
  </w:num>
  <w:num w:numId="7">
    <w:abstractNumId w:val="5"/>
  </w:num>
  <w:num w:numId="8">
    <w:abstractNumId w:val="10"/>
  </w:num>
  <w:num w:numId="9">
    <w:abstractNumId w:val="2"/>
  </w:num>
  <w:num w:numId="10">
    <w:abstractNumId w:val="1"/>
  </w:num>
  <w:num w:numId="11">
    <w:abstractNumId w:val="9"/>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07B5A"/>
    <w:rsid w:val="000114FE"/>
    <w:rsid w:val="00027837"/>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403DA"/>
    <w:rsid w:val="00194851"/>
    <w:rsid w:val="00195618"/>
    <w:rsid w:val="001A4464"/>
    <w:rsid w:val="001A4E5A"/>
    <w:rsid w:val="001A7A32"/>
    <w:rsid w:val="001B2B6F"/>
    <w:rsid w:val="001B73DD"/>
    <w:rsid w:val="001C27C2"/>
    <w:rsid w:val="001D5A09"/>
    <w:rsid w:val="001D5B6A"/>
    <w:rsid w:val="001F4914"/>
    <w:rsid w:val="00217FE6"/>
    <w:rsid w:val="00230E14"/>
    <w:rsid w:val="00240FBF"/>
    <w:rsid w:val="0026309E"/>
    <w:rsid w:val="00273FCC"/>
    <w:rsid w:val="00277B64"/>
    <w:rsid w:val="00281BA6"/>
    <w:rsid w:val="0028283C"/>
    <w:rsid w:val="00285949"/>
    <w:rsid w:val="002913F1"/>
    <w:rsid w:val="002A688B"/>
    <w:rsid w:val="002B5A61"/>
    <w:rsid w:val="002D2017"/>
    <w:rsid w:val="002F7730"/>
    <w:rsid w:val="00302E34"/>
    <w:rsid w:val="00317F56"/>
    <w:rsid w:val="00323BE9"/>
    <w:rsid w:val="00330B2B"/>
    <w:rsid w:val="003322A7"/>
    <w:rsid w:val="00333B80"/>
    <w:rsid w:val="003343D1"/>
    <w:rsid w:val="00341DBE"/>
    <w:rsid w:val="00354CDD"/>
    <w:rsid w:val="0037542F"/>
    <w:rsid w:val="00397B70"/>
    <w:rsid w:val="003A36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D19BB"/>
    <w:rsid w:val="004E7316"/>
    <w:rsid w:val="004F548D"/>
    <w:rsid w:val="005033A3"/>
    <w:rsid w:val="00525707"/>
    <w:rsid w:val="0052715E"/>
    <w:rsid w:val="00527877"/>
    <w:rsid w:val="005302C5"/>
    <w:rsid w:val="00537BDD"/>
    <w:rsid w:val="00542F9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01914"/>
    <w:rsid w:val="0061254F"/>
    <w:rsid w:val="00634CB3"/>
    <w:rsid w:val="006362EA"/>
    <w:rsid w:val="00637B77"/>
    <w:rsid w:val="00642EA2"/>
    <w:rsid w:val="00651017"/>
    <w:rsid w:val="00651FDB"/>
    <w:rsid w:val="00655030"/>
    <w:rsid w:val="00663F35"/>
    <w:rsid w:val="00667FCB"/>
    <w:rsid w:val="0068597B"/>
    <w:rsid w:val="006930DA"/>
    <w:rsid w:val="00695A0A"/>
    <w:rsid w:val="006A4D7D"/>
    <w:rsid w:val="006A76D2"/>
    <w:rsid w:val="006D21D0"/>
    <w:rsid w:val="006D72CB"/>
    <w:rsid w:val="006E4711"/>
    <w:rsid w:val="006E552F"/>
    <w:rsid w:val="006E774C"/>
    <w:rsid w:val="00707CA8"/>
    <w:rsid w:val="00711AB1"/>
    <w:rsid w:val="0071774B"/>
    <w:rsid w:val="00735AB8"/>
    <w:rsid w:val="007531B1"/>
    <w:rsid w:val="00753AFB"/>
    <w:rsid w:val="00754A1E"/>
    <w:rsid w:val="00762491"/>
    <w:rsid w:val="00773927"/>
    <w:rsid w:val="00782388"/>
    <w:rsid w:val="007915C8"/>
    <w:rsid w:val="0079442B"/>
    <w:rsid w:val="0079637F"/>
    <w:rsid w:val="007A1FAD"/>
    <w:rsid w:val="007A4979"/>
    <w:rsid w:val="007B568A"/>
    <w:rsid w:val="007B774F"/>
    <w:rsid w:val="007B7A2B"/>
    <w:rsid w:val="007C1410"/>
    <w:rsid w:val="007E2FBD"/>
    <w:rsid w:val="007E6AB5"/>
    <w:rsid w:val="008022A5"/>
    <w:rsid w:val="00807E6C"/>
    <w:rsid w:val="00823145"/>
    <w:rsid w:val="00826CDB"/>
    <w:rsid w:val="0084701C"/>
    <w:rsid w:val="0085178E"/>
    <w:rsid w:val="00863DB6"/>
    <w:rsid w:val="0086603B"/>
    <w:rsid w:val="008667A9"/>
    <w:rsid w:val="008767B0"/>
    <w:rsid w:val="00881576"/>
    <w:rsid w:val="008831A2"/>
    <w:rsid w:val="008957B6"/>
    <w:rsid w:val="008C544A"/>
    <w:rsid w:val="008C634E"/>
    <w:rsid w:val="008E5A69"/>
    <w:rsid w:val="009144AB"/>
    <w:rsid w:val="0092028D"/>
    <w:rsid w:val="0092217A"/>
    <w:rsid w:val="009466A4"/>
    <w:rsid w:val="00946CA0"/>
    <w:rsid w:val="009560BE"/>
    <w:rsid w:val="00960265"/>
    <w:rsid w:val="009641A9"/>
    <w:rsid w:val="0098281F"/>
    <w:rsid w:val="00986E8E"/>
    <w:rsid w:val="009B062C"/>
    <w:rsid w:val="009B52DF"/>
    <w:rsid w:val="009B7658"/>
    <w:rsid w:val="009C1633"/>
    <w:rsid w:val="009C18B8"/>
    <w:rsid w:val="009D40CB"/>
    <w:rsid w:val="009D4AFE"/>
    <w:rsid w:val="009D5518"/>
    <w:rsid w:val="009D6529"/>
    <w:rsid w:val="009E6787"/>
    <w:rsid w:val="00A0357F"/>
    <w:rsid w:val="00A14E41"/>
    <w:rsid w:val="00A24A97"/>
    <w:rsid w:val="00A347BC"/>
    <w:rsid w:val="00A371D6"/>
    <w:rsid w:val="00A600BB"/>
    <w:rsid w:val="00A651E9"/>
    <w:rsid w:val="00A717E8"/>
    <w:rsid w:val="00A72C3E"/>
    <w:rsid w:val="00A80E3E"/>
    <w:rsid w:val="00A817A1"/>
    <w:rsid w:val="00A8225A"/>
    <w:rsid w:val="00A822BB"/>
    <w:rsid w:val="00A86D3C"/>
    <w:rsid w:val="00A91EEF"/>
    <w:rsid w:val="00A925F1"/>
    <w:rsid w:val="00A95D10"/>
    <w:rsid w:val="00A964A6"/>
    <w:rsid w:val="00AA1BE6"/>
    <w:rsid w:val="00AA33E2"/>
    <w:rsid w:val="00AB2934"/>
    <w:rsid w:val="00AC3FDF"/>
    <w:rsid w:val="00AC7C65"/>
    <w:rsid w:val="00AD69AF"/>
    <w:rsid w:val="00AE32BF"/>
    <w:rsid w:val="00AF15B6"/>
    <w:rsid w:val="00AF1F3C"/>
    <w:rsid w:val="00AF29CE"/>
    <w:rsid w:val="00AF3CA1"/>
    <w:rsid w:val="00B055C4"/>
    <w:rsid w:val="00B068A9"/>
    <w:rsid w:val="00B06E3B"/>
    <w:rsid w:val="00B07FFD"/>
    <w:rsid w:val="00B11C6C"/>
    <w:rsid w:val="00B152A6"/>
    <w:rsid w:val="00B2169F"/>
    <w:rsid w:val="00B2368F"/>
    <w:rsid w:val="00B33DB6"/>
    <w:rsid w:val="00B36382"/>
    <w:rsid w:val="00B54587"/>
    <w:rsid w:val="00B87281"/>
    <w:rsid w:val="00BA1097"/>
    <w:rsid w:val="00BB3780"/>
    <w:rsid w:val="00BB5765"/>
    <w:rsid w:val="00BC245C"/>
    <w:rsid w:val="00BC4C99"/>
    <w:rsid w:val="00BD14CC"/>
    <w:rsid w:val="00C05558"/>
    <w:rsid w:val="00C109CB"/>
    <w:rsid w:val="00C42D01"/>
    <w:rsid w:val="00C53FD5"/>
    <w:rsid w:val="00C60275"/>
    <w:rsid w:val="00C628A5"/>
    <w:rsid w:val="00C73A0B"/>
    <w:rsid w:val="00CA382B"/>
    <w:rsid w:val="00CA6B61"/>
    <w:rsid w:val="00CA72D9"/>
    <w:rsid w:val="00CB308B"/>
    <w:rsid w:val="00CC5585"/>
    <w:rsid w:val="00CC5D61"/>
    <w:rsid w:val="00CC7070"/>
    <w:rsid w:val="00CD7998"/>
    <w:rsid w:val="00CD7B49"/>
    <w:rsid w:val="00D00214"/>
    <w:rsid w:val="00D057D6"/>
    <w:rsid w:val="00D13901"/>
    <w:rsid w:val="00D20A52"/>
    <w:rsid w:val="00D2643E"/>
    <w:rsid w:val="00D32913"/>
    <w:rsid w:val="00D402D1"/>
    <w:rsid w:val="00D41ACA"/>
    <w:rsid w:val="00D51E16"/>
    <w:rsid w:val="00D54376"/>
    <w:rsid w:val="00D65348"/>
    <w:rsid w:val="00D85723"/>
    <w:rsid w:val="00D95545"/>
    <w:rsid w:val="00D95C8D"/>
    <w:rsid w:val="00DA3F4E"/>
    <w:rsid w:val="00DA6E30"/>
    <w:rsid w:val="00DB51EE"/>
    <w:rsid w:val="00DD1BBD"/>
    <w:rsid w:val="00DD1DBD"/>
    <w:rsid w:val="00DE72FA"/>
    <w:rsid w:val="00DF4165"/>
    <w:rsid w:val="00E0476A"/>
    <w:rsid w:val="00E24B4D"/>
    <w:rsid w:val="00E27DB0"/>
    <w:rsid w:val="00E302B0"/>
    <w:rsid w:val="00E4068A"/>
    <w:rsid w:val="00E42438"/>
    <w:rsid w:val="00E5227A"/>
    <w:rsid w:val="00E55498"/>
    <w:rsid w:val="00E57530"/>
    <w:rsid w:val="00E57658"/>
    <w:rsid w:val="00E669DC"/>
    <w:rsid w:val="00E713B1"/>
    <w:rsid w:val="00E719AE"/>
    <w:rsid w:val="00E7540C"/>
    <w:rsid w:val="00E816DB"/>
    <w:rsid w:val="00E84520"/>
    <w:rsid w:val="00E8552D"/>
    <w:rsid w:val="00EA299E"/>
    <w:rsid w:val="00EA77FB"/>
    <w:rsid w:val="00EC14B8"/>
    <w:rsid w:val="00EE4D6B"/>
    <w:rsid w:val="00F06E32"/>
    <w:rsid w:val="00F07C70"/>
    <w:rsid w:val="00F1356C"/>
    <w:rsid w:val="00F218D0"/>
    <w:rsid w:val="00F22034"/>
    <w:rsid w:val="00F22238"/>
    <w:rsid w:val="00F22A0C"/>
    <w:rsid w:val="00F235F7"/>
    <w:rsid w:val="00F237C5"/>
    <w:rsid w:val="00F26E11"/>
    <w:rsid w:val="00F31145"/>
    <w:rsid w:val="00F31BF1"/>
    <w:rsid w:val="00F45D2E"/>
    <w:rsid w:val="00F46AE2"/>
    <w:rsid w:val="00F57004"/>
    <w:rsid w:val="00F6246C"/>
    <w:rsid w:val="00F76A6E"/>
    <w:rsid w:val="00F818AD"/>
    <w:rsid w:val="00F8791C"/>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 w:type="paragraph" w:styleId="Quote">
    <w:name w:val="Quote"/>
    <w:basedOn w:val="Normal"/>
    <w:next w:val="Normal"/>
    <w:link w:val="QuoteChar"/>
    <w:uiPriority w:val="29"/>
    <w:qFormat/>
    <w:rsid w:val="00A925F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925F1"/>
    <w:rPr>
      <w:i/>
      <w:iCs/>
      <w:color w:val="404040" w:themeColor="text1" w:themeTint="BF"/>
    </w:rPr>
  </w:style>
  <w:style w:type="character" w:styleId="PlaceholderText">
    <w:name w:val="Placeholder Text"/>
    <w:basedOn w:val="DefaultParagraphFont"/>
    <w:uiPriority w:val="99"/>
    <w:semiHidden/>
    <w:rsid w:val="00B06E3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66A8F0-9DE6-400E-96B0-C997EF8D1F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78</TotalTime>
  <Pages>23</Pages>
  <Words>33687</Words>
  <Characters>192021</Characters>
  <Application>Microsoft Office Word</Application>
  <DocSecurity>0</DocSecurity>
  <Lines>1600</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90</cp:revision>
  <dcterms:created xsi:type="dcterms:W3CDTF">2018-03-27T15:03:00Z</dcterms:created>
  <dcterms:modified xsi:type="dcterms:W3CDTF">2018-12-0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s://csl.mendeley.com/styles/509530281/harvard-cite-them-right-AJ-Louw</vt:lpwstr>
  </property>
  <property fmtid="{D5CDD505-2E9C-101B-9397-08002B2CF9AE}" pid="13" name="Mendeley Recent Style Name 5_1">
    <vt:lpwstr>Cite Them Right 10th edition - Harvard - Adriaan Louw</vt:lpwstr>
  </property>
  <property fmtid="{D5CDD505-2E9C-101B-9397-08002B2CF9AE}" pid="14" name="Mendeley Recent Style Id 6_1">
    <vt:lpwstr>http://csl.mendeley.com/styles/509530281/harvard-cite-them-right-AJ-Louw</vt:lpwstr>
  </property>
  <property fmtid="{D5CDD505-2E9C-101B-9397-08002B2CF9AE}" pid="15" name="Mendeley Recent Style Name 6_1">
    <vt:lpwstr>Cite Them Right 10th edition - Harvard - Adriaan Louw</vt:lpwstr>
  </property>
  <property fmtid="{D5CDD505-2E9C-101B-9397-08002B2CF9AE}" pid="16" name="Mendeley Recent Style Id 7_1">
    <vt:lpwstr>http://www.zotero.org/styles/elsevier-harvard</vt:lpwstr>
  </property>
  <property fmtid="{D5CDD505-2E9C-101B-9397-08002B2CF9AE}" pid="17" name="Mendeley Recent Style Name 7_1">
    <vt:lpwstr>Elsevier - Harvard (with titles)</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csl.mendeley.com/styles/509530281/harvard-cite-them-right-AJ-Louw</vt:lpwstr>
  </property>
</Properties>
</file>